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D0FF42" w14:textId="77777777" w:rsidR="00A275DE" w:rsidRPr="00F902BC" w:rsidRDefault="00A275DE" w:rsidP="00C31973">
      <w:pPr>
        <w:spacing w:line="480" w:lineRule="auto"/>
        <w:ind w:left="425"/>
        <w:jc w:val="center"/>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BAB II</w:t>
      </w:r>
    </w:p>
    <w:p w14:paraId="14DD54D4" w14:textId="77777777" w:rsidR="00A275DE" w:rsidRPr="00F902BC" w:rsidRDefault="00A275DE" w:rsidP="00C31973">
      <w:pPr>
        <w:spacing w:line="480" w:lineRule="auto"/>
        <w:ind w:left="425"/>
        <w:jc w:val="center"/>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TINJAUAN PUSTAKA</w:t>
      </w:r>
    </w:p>
    <w:p w14:paraId="0A0C184B" w14:textId="77777777" w:rsidR="00A275DE" w:rsidRPr="00F902BC" w:rsidRDefault="004570C5" w:rsidP="00C31973">
      <w:pPr>
        <w:numPr>
          <w:ilvl w:val="0"/>
          <w:numId w:val="8"/>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Landasan Teori</w:t>
      </w:r>
    </w:p>
    <w:p w14:paraId="0D0CAF78" w14:textId="77777777" w:rsidR="004570C5" w:rsidRPr="00F902BC" w:rsidRDefault="004570C5" w:rsidP="00C31973">
      <w:pPr>
        <w:numPr>
          <w:ilvl w:val="0"/>
          <w:numId w:val="9"/>
        </w:numPr>
        <w:spacing w:line="480" w:lineRule="auto"/>
        <w:ind w:left="782"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Kinerja Karyawan</w:t>
      </w:r>
    </w:p>
    <w:p w14:paraId="3AB4473D" w14:textId="77777777" w:rsidR="00A844E3" w:rsidRPr="00F902BC" w:rsidRDefault="004570C5" w:rsidP="00C31973">
      <w:pPr>
        <w:numPr>
          <w:ilvl w:val="0"/>
          <w:numId w:val="10"/>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Pengertian Kinerja Karyawan</w:t>
      </w:r>
    </w:p>
    <w:p w14:paraId="311DD54A" w14:textId="4864EF37" w:rsidR="00A27D0A" w:rsidRPr="00F902BC" w:rsidRDefault="00880049" w:rsidP="00C31973">
      <w:pPr>
        <w:spacing w:line="480" w:lineRule="auto"/>
        <w:ind w:left="1151" w:firstLine="692"/>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Kinerja adalah hasil kerja secara kualitas dan kuantitas yang dicapai oleh seseorang karyawan dalam melaksanakan tugasnya sesuai dengan tanggung jawab yang diberikan kepadanya</w:t>
      </w:r>
      <w:r w:rsidR="00AC4FCE">
        <w:rPr>
          <w:rFonts w:ascii="Times New Roman" w:hAnsi="Times New Roman" w:cs="Times New Roman"/>
          <w:color w:val="000000" w:themeColor="text1"/>
          <w:sz w:val="24"/>
          <w:szCs w:val="24"/>
        </w:rPr>
        <w:t xml:space="preserve"> </w:t>
      </w:r>
      <w:r w:rsidR="00AC4FCE">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Mangkunegara","given":"Anwar Prabu","non-dropping-particle":"","parse-names":false,"suffix":""}],"id":"ITEM-1","issued":{"date-parts":[["2013"]]},"number-of-pages":"67","publisher":"PT Remaja Rosdakarya","publisher-place":"Bandung","title":"Manajemen Sumber Daya Manusia Perusahaan","type":"book"},"uris":["http://www.mendeley.com/documents/?uuid=5fe0f4a4-17ba-4999-b400-e5ae9ac9a184","http://www.mendeley.com/documents/?uuid=449693a4-a852-4a8b-b4c8-4174784073c3"]}],"mendeley":{"formattedCitation":"(Mangkunegara 2013)","manualFormatting":"(Mangkunegara, 2013: 67)","plainTextFormattedCitation":"(Mangkunegara 2013)","previouslyFormattedCitation":"(Mangkunegara 2013)"},"properties":{"noteIndex":0},"schema":"https://github.com/citation-style-language/schema/raw/master/csl-citation.json"}</w:instrText>
      </w:r>
      <w:r w:rsidR="00AC4FCE">
        <w:rPr>
          <w:rFonts w:ascii="Times New Roman" w:hAnsi="Times New Roman" w:cs="Times New Roman"/>
          <w:color w:val="000000" w:themeColor="text1"/>
          <w:sz w:val="24"/>
          <w:szCs w:val="24"/>
        </w:rPr>
        <w:fldChar w:fldCharType="separate"/>
      </w:r>
      <w:r w:rsidR="00AC4FCE" w:rsidRPr="00AC4FCE">
        <w:rPr>
          <w:rFonts w:ascii="Times New Roman" w:hAnsi="Times New Roman" w:cs="Times New Roman"/>
          <w:noProof/>
          <w:color w:val="000000" w:themeColor="text1"/>
          <w:sz w:val="24"/>
          <w:szCs w:val="24"/>
        </w:rPr>
        <w:t>(Mangkunegara, 2013</w:t>
      </w:r>
      <w:r w:rsidR="00AC4FCE">
        <w:rPr>
          <w:rFonts w:ascii="Times New Roman" w:hAnsi="Times New Roman" w:cs="Times New Roman"/>
          <w:noProof/>
          <w:color w:val="000000" w:themeColor="text1"/>
          <w:sz w:val="24"/>
          <w:szCs w:val="24"/>
        </w:rPr>
        <w:t>: 67</w:t>
      </w:r>
      <w:r w:rsidR="00AC4FCE" w:rsidRPr="00AC4FCE">
        <w:rPr>
          <w:rFonts w:ascii="Times New Roman" w:hAnsi="Times New Roman" w:cs="Times New Roman"/>
          <w:noProof/>
          <w:color w:val="000000" w:themeColor="text1"/>
          <w:sz w:val="24"/>
          <w:szCs w:val="24"/>
        </w:rPr>
        <w:t>)</w:t>
      </w:r>
      <w:r w:rsidR="00AC4FCE">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 Kinerja sering kali dipikirkan sebagai pencapaian tugas, dimana istilah tugas sendiri berasal dari pemikiran aktivitas yang dibutuhkan oleh pekerja. Kinerja adalah perilaku nyata yang ditampilkan setiap orang sebagai prestasi kerja yang dihasilkan oleh karyawan sesuai dengan perannya di perusahaan dalam periode tertentu.</w:t>
      </w:r>
    </w:p>
    <w:p w14:paraId="608C4176" w14:textId="7749344F" w:rsidR="00A27D0A" w:rsidRPr="00F902BC" w:rsidRDefault="00AC4FCE" w:rsidP="00C31973">
      <w:pPr>
        <w:spacing w:line="480" w:lineRule="auto"/>
        <w:ind w:left="1151" w:firstLine="69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rut</w:t>
      </w:r>
      <w:r w:rsidR="00880049" w:rsidRPr="00F902B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Bangun","given":"Wilson","non-dropping-particle":"","parse-names":false,"suffix":""}],"id":"ITEM-1","issued":{"date-parts":[["2012"]]},"number-of-pages":"99","publisher":"Erlangga","publisher-place":"Jakarta","title":"Manajemen Sumber Daya Manusia","type":"book"},"uris":["http://www.mendeley.com/documents/?uuid=b2a495b2-7079-47c5-bdd8-b76a8087f4ef","http://www.mendeley.com/documents/?uuid=0651310a-a888-4a74-80a5-2a4034698415"]}],"mendeley":{"formattedCitation":"(Bangun 2012)","manualFormatting":"Bangun (2012: 99)","plainTextFormattedCitation":"(Bangun 2012)","previouslyFormattedCitation":"(Bangun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Bangun</w:t>
      </w:r>
      <w:r w:rsidRPr="00AC4FCE">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AC4FCE">
        <w:rPr>
          <w:rFonts w:ascii="Times New Roman" w:hAnsi="Times New Roman" w:cs="Times New Roman"/>
          <w:noProof/>
          <w:color w:val="000000" w:themeColor="text1"/>
          <w:sz w:val="24"/>
          <w:szCs w:val="24"/>
        </w:rPr>
        <w:t>2012</w:t>
      </w:r>
      <w:r>
        <w:rPr>
          <w:rFonts w:ascii="Times New Roman" w:hAnsi="Times New Roman" w:cs="Times New Roman"/>
          <w:noProof/>
          <w:color w:val="000000" w:themeColor="text1"/>
          <w:sz w:val="24"/>
          <w:szCs w:val="24"/>
        </w:rPr>
        <w:t>: 99</w:t>
      </w:r>
      <w:r w:rsidRPr="00AC4FCE">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00880049" w:rsidRPr="00F902BC">
        <w:rPr>
          <w:rFonts w:ascii="Times New Roman" w:hAnsi="Times New Roman" w:cs="Times New Roman"/>
          <w:color w:val="000000" w:themeColor="text1"/>
          <w:sz w:val="24"/>
          <w:szCs w:val="24"/>
        </w:rPr>
        <w:t xml:space="preserve"> kinerja merupakan hasil pekerjaan yang dicapai seseorang berdasarkan persyaratan-persyaratan pekerjaan, persyaratan biasa disebut dengan standar kerja, yaitu tingkat yang diharapkan suatu pekerjaan tertentu untuk dapat diselesaikan dan diperbandingan atas tujuan atau target yang ingin dicapai. Kinerja karyawan adalah hasil kerja yang dicapai seseorang dalam melaksanakan tugas yang dibebankan kepadanya yang didasarkan atas kecakapan, pengalaman dan kesungguhan serta waktu</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Hasibuan","given":"Malayu S.P.","non-dropping-particle":"","parse-names":false,"suffix":""}],"id":"ITEM-1","issued":{"date-parts":[["2013"]]},"number-of-pages":"273","publisher":"PT Bumi Aksara","publisher-place":"Jakarta","title":"Manajemen Sumber Daya Manusia Edisi Revisi","type":"book"},"uris":["http://www.mendeley.com/documents/?uuid=1bd674d9-9c8e-4c88-9673-97068ab40eb4","http://www.mendeley.com/documents/?uuid=cfbb08d4-0dae-4439-92ec-6746288668f4"]}],"mendeley":{"formattedCitation":"(Hasibuan 2013)","manualFormatting":"(Hasibuan, 2013: 94)","plainTextFormattedCitation":"(Hasibuan 2013)","previouslyFormattedCitation":"(Hasibuan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C4FCE">
        <w:rPr>
          <w:rFonts w:ascii="Times New Roman" w:hAnsi="Times New Roman" w:cs="Times New Roman"/>
          <w:noProof/>
          <w:color w:val="000000" w:themeColor="text1"/>
          <w:sz w:val="24"/>
          <w:szCs w:val="24"/>
        </w:rPr>
        <w:t>(Hasibuan, 2013</w:t>
      </w:r>
      <w:r>
        <w:rPr>
          <w:rFonts w:ascii="Times New Roman" w:hAnsi="Times New Roman" w:cs="Times New Roman"/>
          <w:noProof/>
          <w:color w:val="000000" w:themeColor="text1"/>
          <w:sz w:val="24"/>
          <w:szCs w:val="24"/>
        </w:rPr>
        <w:t>: 94</w:t>
      </w:r>
      <w:r w:rsidRPr="00AC4FCE">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00880049" w:rsidRPr="00F902BC">
        <w:rPr>
          <w:rFonts w:ascii="Times New Roman" w:hAnsi="Times New Roman" w:cs="Times New Roman"/>
          <w:color w:val="000000" w:themeColor="text1"/>
          <w:sz w:val="24"/>
          <w:szCs w:val="24"/>
        </w:rPr>
        <w:t>.</w:t>
      </w:r>
      <w:bookmarkStart w:id="0" w:name="_GoBack"/>
      <w:bookmarkEnd w:id="0"/>
    </w:p>
    <w:p w14:paraId="7FB833F0" w14:textId="77777777" w:rsidR="00A27D0A" w:rsidRPr="00F902BC" w:rsidRDefault="00880049" w:rsidP="00C31973">
      <w:pPr>
        <w:spacing w:line="480" w:lineRule="auto"/>
        <w:ind w:left="1151" w:firstLine="692"/>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lastRenderedPageBreak/>
        <w:t>Berdasarkan uraian diatas maka dapat disimpulkan bahwa kinerja karyawan merupakan hasil kerja yang diberikan seorang karyawan baik secara kualitas dan kuantitas sesuai dengan standar kerja dan tanggung jawab yang diberikan sesuai tujuan yang ingin dicapai perusahaan.</w:t>
      </w:r>
    </w:p>
    <w:p w14:paraId="58AD89DA" w14:textId="77777777" w:rsidR="00A27D0A" w:rsidRPr="00F902BC" w:rsidRDefault="00880049" w:rsidP="00C31973">
      <w:pPr>
        <w:spacing w:line="480" w:lineRule="auto"/>
        <w:ind w:left="1151" w:firstLine="692"/>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Kinerja karyawan perlu adanya penilaian dengan maksud untuk memberikan satu peluang yang baik kepada karyawan atas rencana karier mereka dilihat dari kekuatan dan kelemahan, sehingga perusahaan dapat menetapkan pemberian gaji, memberikan promosi, dan dapat melihat perilaku karyawan.</w:t>
      </w:r>
    </w:p>
    <w:p w14:paraId="148E6037" w14:textId="5633C039" w:rsidR="00880049" w:rsidRPr="00F902BC" w:rsidRDefault="003C5774" w:rsidP="00C31973">
      <w:pPr>
        <w:spacing w:line="480" w:lineRule="auto"/>
        <w:ind w:left="1151" w:firstLine="692"/>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Menurut</w:t>
      </w:r>
      <w:r w:rsidR="009B3474">
        <w:rPr>
          <w:rFonts w:ascii="Times New Roman" w:hAnsi="Times New Roman" w:cs="Times New Roman"/>
          <w:color w:val="000000" w:themeColor="text1"/>
          <w:sz w:val="24"/>
          <w:szCs w:val="24"/>
        </w:rPr>
        <w:t xml:space="preserve"> </w:t>
      </w:r>
      <w:r w:rsidR="009B3474">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Mangkunegara","given":"Anwar Prabu","non-dropping-particle":"","parse-names":false,"suffix":""}],"id":"ITEM-1","issued":{"date-parts":[["2013"]]},"number-of-pages":"67","publisher":"PT Remaja Rosdakarya","publisher-place":"Bandung","title":"Manajemen Sumber Daya Manusia Perusahaan","type":"book"},"uris":["http://www.mendeley.com/documents/?uuid=449693a4-a852-4a8b-b4c8-4174784073c3","http://www.mendeley.com/documents/?uuid=5fe0f4a4-17ba-4999-b400-e5ae9ac9a184"]}],"mendeley":{"formattedCitation":"(Mangkunegara 2013)","manualFormatting":"Mangkunegara (2013: 10)","plainTextFormattedCitation":"(Mangkunegara 2013)","previouslyFormattedCitation":"(Mangkunegara 2013)"},"properties":{"noteIndex":0},"schema":"https://github.com/citation-style-language/schema/raw/master/csl-citation.json"}</w:instrText>
      </w:r>
      <w:r w:rsidR="009B3474">
        <w:rPr>
          <w:rFonts w:ascii="Times New Roman" w:hAnsi="Times New Roman" w:cs="Times New Roman"/>
          <w:color w:val="000000" w:themeColor="text1"/>
          <w:sz w:val="24"/>
          <w:szCs w:val="24"/>
        </w:rPr>
        <w:fldChar w:fldCharType="separate"/>
      </w:r>
      <w:r w:rsidR="009B3474">
        <w:rPr>
          <w:rFonts w:ascii="Times New Roman" w:hAnsi="Times New Roman" w:cs="Times New Roman"/>
          <w:noProof/>
          <w:color w:val="000000" w:themeColor="text1"/>
          <w:sz w:val="24"/>
          <w:szCs w:val="24"/>
        </w:rPr>
        <w:t>Mangkunegara (</w:t>
      </w:r>
      <w:r w:rsidR="009B3474" w:rsidRPr="009B3474">
        <w:rPr>
          <w:rFonts w:ascii="Times New Roman" w:hAnsi="Times New Roman" w:cs="Times New Roman"/>
          <w:noProof/>
          <w:color w:val="000000" w:themeColor="text1"/>
          <w:sz w:val="24"/>
          <w:szCs w:val="24"/>
        </w:rPr>
        <w:t>2013</w:t>
      </w:r>
      <w:r w:rsidR="009B3474">
        <w:rPr>
          <w:rFonts w:ascii="Times New Roman" w:hAnsi="Times New Roman" w:cs="Times New Roman"/>
          <w:noProof/>
          <w:color w:val="000000" w:themeColor="text1"/>
          <w:sz w:val="24"/>
          <w:szCs w:val="24"/>
        </w:rPr>
        <w:t>: 10</w:t>
      </w:r>
      <w:r w:rsidR="009B3474" w:rsidRPr="009B3474">
        <w:rPr>
          <w:rFonts w:ascii="Times New Roman" w:hAnsi="Times New Roman" w:cs="Times New Roman"/>
          <w:noProof/>
          <w:color w:val="000000" w:themeColor="text1"/>
          <w:sz w:val="24"/>
          <w:szCs w:val="24"/>
        </w:rPr>
        <w:t>)</w:t>
      </w:r>
      <w:r w:rsidR="009B3474">
        <w:rPr>
          <w:rFonts w:ascii="Times New Roman" w:hAnsi="Times New Roman" w:cs="Times New Roman"/>
          <w:color w:val="000000" w:themeColor="text1"/>
          <w:sz w:val="24"/>
          <w:szCs w:val="24"/>
        </w:rPr>
        <w:fldChar w:fldCharType="end"/>
      </w:r>
      <w:r w:rsidR="009B3474">
        <w:rPr>
          <w:rFonts w:ascii="Times New Roman" w:hAnsi="Times New Roman" w:cs="Times New Roman"/>
          <w:color w:val="000000" w:themeColor="text1"/>
          <w:sz w:val="24"/>
          <w:szCs w:val="24"/>
        </w:rPr>
        <w:t xml:space="preserve"> </w:t>
      </w:r>
      <w:r w:rsidR="002B71A9" w:rsidRPr="00F902BC">
        <w:rPr>
          <w:rFonts w:ascii="Times New Roman" w:hAnsi="Times New Roman" w:cs="Times New Roman"/>
          <w:color w:val="000000" w:themeColor="text1"/>
          <w:sz w:val="24"/>
          <w:szCs w:val="24"/>
        </w:rPr>
        <w:t>tujuan penilaian kinerja</w:t>
      </w:r>
      <w:r w:rsidR="00071ED1">
        <w:rPr>
          <w:rFonts w:ascii="Times New Roman" w:hAnsi="Times New Roman" w:cs="Times New Roman"/>
          <w:color w:val="000000" w:themeColor="text1"/>
          <w:sz w:val="24"/>
          <w:szCs w:val="24"/>
        </w:rPr>
        <w:t xml:space="preserve"> adalah sebagai berikut</w:t>
      </w:r>
      <w:r w:rsidR="00880049" w:rsidRPr="00F902BC">
        <w:rPr>
          <w:rFonts w:ascii="Times New Roman" w:hAnsi="Times New Roman" w:cs="Times New Roman"/>
          <w:color w:val="000000" w:themeColor="text1"/>
          <w:sz w:val="24"/>
          <w:szCs w:val="24"/>
        </w:rPr>
        <w:t>:</w:t>
      </w:r>
    </w:p>
    <w:p w14:paraId="350DE6A9" w14:textId="77777777" w:rsidR="009B3474" w:rsidRDefault="009B3474" w:rsidP="009B3474">
      <w:pPr>
        <w:numPr>
          <w:ilvl w:val="0"/>
          <w:numId w:val="11"/>
        </w:numPr>
        <w:spacing w:line="480" w:lineRule="auto"/>
        <w:ind w:left="1491" w:hanging="357"/>
        <w:jc w:val="both"/>
        <w:rPr>
          <w:rFonts w:ascii="Times New Roman" w:hAnsi="Times New Roman" w:cs="Times New Roman"/>
          <w:color w:val="000000" w:themeColor="text1"/>
          <w:sz w:val="24"/>
          <w:szCs w:val="24"/>
        </w:rPr>
      </w:pPr>
      <w:r w:rsidRPr="009B3474">
        <w:rPr>
          <w:rFonts w:ascii="Times New Roman" w:hAnsi="Times New Roman" w:cs="Times New Roman"/>
          <w:color w:val="000000" w:themeColor="text1"/>
          <w:sz w:val="24"/>
          <w:szCs w:val="24"/>
        </w:rPr>
        <w:t>Meningkatkan saling pengertian antar karyawan tentang persyaratan kinerja.</w:t>
      </w:r>
    </w:p>
    <w:p w14:paraId="7156C293" w14:textId="77777777" w:rsidR="009B3474" w:rsidRDefault="009B3474" w:rsidP="009B3474">
      <w:pPr>
        <w:numPr>
          <w:ilvl w:val="0"/>
          <w:numId w:val="11"/>
        </w:numPr>
        <w:spacing w:line="480" w:lineRule="auto"/>
        <w:ind w:left="1491" w:hanging="357"/>
        <w:jc w:val="both"/>
        <w:rPr>
          <w:rFonts w:ascii="Times New Roman" w:hAnsi="Times New Roman" w:cs="Times New Roman"/>
          <w:color w:val="000000" w:themeColor="text1"/>
          <w:sz w:val="24"/>
          <w:szCs w:val="24"/>
        </w:rPr>
      </w:pPr>
      <w:r w:rsidRPr="009B3474">
        <w:rPr>
          <w:rFonts w:ascii="Times New Roman" w:hAnsi="Times New Roman" w:cs="Times New Roman"/>
          <w:color w:val="000000" w:themeColor="text1"/>
          <w:sz w:val="24"/>
          <w:szCs w:val="24"/>
        </w:rPr>
        <w:t>Mencatat dan mengakui hasil kerja seorang karyawan, sehingga mereka termotivasi untuk berbuat yang lebih baik, atau sekurang-kurangnya berprestasi sama dengan prestasi yang terdahulu.</w:t>
      </w:r>
    </w:p>
    <w:p w14:paraId="287371CC" w14:textId="77777777" w:rsidR="009B3474" w:rsidRDefault="009B3474" w:rsidP="009B3474">
      <w:pPr>
        <w:numPr>
          <w:ilvl w:val="0"/>
          <w:numId w:val="11"/>
        </w:numPr>
        <w:spacing w:line="480" w:lineRule="auto"/>
        <w:ind w:left="1491" w:hanging="357"/>
        <w:jc w:val="both"/>
        <w:rPr>
          <w:rFonts w:ascii="Times New Roman" w:hAnsi="Times New Roman" w:cs="Times New Roman"/>
          <w:color w:val="000000" w:themeColor="text1"/>
          <w:sz w:val="24"/>
          <w:szCs w:val="24"/>
        </w:rPr>
      </w:pPr>
      <w:r w:rsidRPr="009B3474">
        <w:rPr>
          <w:rFonts w:ascii="Times New Roman" w:hAnsi="Times New Roman" w:cs="Times New Roman"/>
          <w:color w:val="000000" w:themeColor="text1"/>
          <w:sz w:val="24"/>
          <w:szCs w:val="24"/>
        </w:rPr>
        <w:t>Memberikan peluang kepada karyawan untuk mendiskusikan keinginan dan aspirasinya dan meningkatkan kepedulian terhadap karier atau pekerjaan yang diembannya sekarang.</w:t>
      </w:r>
    </w:p>
    <w:p w14:paraId="6FE16444" w14:textId="77777777" w:rsidR="009B3474" w:rsidRDefault="009B3474" w:rsidP="009B3474">
      <w:pPr>
        <w:numPr>
          <w:ilvl w:val="0"/>
          <w:numId w:val="11"/>
        </w:numPr>
        <w:spacing w:line="480" w:lineRule="auto"/>
        <w:ind w:left="1491" w:hanging="357"/>
        <w:jc w:val="both"/>
        <w:rPr>
          <w:rFonts w:ascii="Times New Roman" w:hAnsi="Times New Roman" w:cs="Times New Roman"/>
          <w:color w:val="000000" w:themeColor="text1"/>
          <w:sz w:val="24"/>
          <w:szCs w:val="24"/>
        </w:rPr>
      </w:pPr>
      <w:r w:rsidRPr="009B3474">
        <w:rPr>
          <w:rFonts w:ascii="Times New Roman" w:hAnsi="Times New Roman" w:cs="Times New Roman"/>
          <w:color w:val="000000" w:themeColor="text1"/>
          <w:sz w:val="24"/>
          <w:szCs w:val="24"/>
        </w:rPr>
        <w:t>Mendefinisikan atau merumuskan kembali sasaran masa depan, sehingga karyawan termotivasi untuk berprestasi sesuai dengan potensinya.</w:t>
      </w:r>
    </w:p>
    <w:p w14:paraId="34D077A5" w14:textId="77777777" w:rsidR="009B3474" w:rsidRPr="009B3474" w:rsidRDefault="009B3474" w:rsidP="009B3474">
      <w:pPr>
        <w:numPr>
          <w:ilvl w:val="0"/>
          <w:numId w:val="11"/>
        </w:numPr>
        <w:spacing w:line="480" w:lineRule="auto"/>
        <w:ind w:left="1491" w:hanging="357"/>
        <w:jc w:val="both"/>
        <w:rPr>
          <w:rFonts w:ascii="Times New Roman" w:hAnsi="Times New Roman" w:cs="Times New Roman"/>
          <w:color w:val="000000" w:themeColor="text1"/>
          <w:sz w:val="24"/>
          <w:szCs w:val="24"/>
        </w:rPr>
      </w:pPr>
      <w:r w:rsidRPr="009B3474">
        <w:rPr>
          <w:rFonts w:ascii="Times New Roman" w:hAnsi="Times New Roman" w:cs="Times New Roman"/>
          <w:color w:val="000000" w:themeColor="text1"/>
          <w:sz w:val="24"/>
          <w:szCs w:val="24"/>
        </w:rPr>
        <w:lastRenderedPageBreak/>
        <w:t>Memeriksa rencana pelaksanaan dan pengembangan yang sesuai dengan kebutuhan pelatihan khusus rencana diklat, dan kemudian menyetujui rencana itu jika tidak ada hal-hal yang perlu diubah.</w:t>
      </w:r>
    </w:p>
    <w:p w14:paraId="09C5DBE3" w14:textId="77777777" w:rsidR="009A0259" w:rsidRDefault="004570C5" w:rsidP="009A0259">
      <w:pPr>
        <w:numPr>
          <w:ilvl w:val="0"/>
          <w:numId w:val="10"/>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Faktor yang Mempengaruhi Kinerja Karyawan</w:t>
      </w:r>
    </w:p>
    <w:p w14:paraId="2411D7DE" w14:textId="0FD51C8D" w:rsidR="00B12FE6" w:rsidRPr="009A0259" w:rsidRDefault="009A0259" w:rsidP="003C4B5C">
      <w:pPr>
        <w:spacing w:line="480" w:lineRule="auto"/>
        <w:ind w:left="1151" w:firstLine="692"/>
        <w:jc w:val="both"/>
        <w:rPr>
          <w:rFonts w:ascii="Times New Roman" w:eastAsia="Times New Roman" w:hAnsi="Times New Roman" w:cs="Times New Roman"/>
          <w:b/>
          <w:color w:val="000000" w:themeColor="text1"/>
          <w:sz w:val="24"/>
          <w:szCs w:val="24"/>
        </w:rPr>
      </w:pPr>
      <w:r>
        <w:rPr>
          <w:rFonts w:ascii="Times New Roman" w:hAnsi="Times New Roman" w:cs="Times New Roman"/>
          <w:color w:val="000000" w:themeColor="text1"/>
          <w:sz w:val="24"/>
          <w:szCs w:val="24"/>
        </w:rPr>
        <w:t>M</w:t>
      </w:r>
      <w:r w:rsidR="00B12FE6" w:rsidRPr="009A0259">
        <w:rPr>
          <w:rFonts w:ascii="Times New Roman" w:hAnsi="Times New Roman" w:cs="Times New Roman"/>
          <w:color w:val="000000" w:themeColor="text1"/>
          <w:sz w:val="24"/>
          <w:szCs w:val="24"/>
        </w:rPr>
        <w:t>enurut</w:t>
      </w:r>
      <w:r w:rsidR="00BD20A2" w:rsidRPr="009A0259">
        <w:rPr>
          <w:rFonts w:ascii="Times New Roman" w:hAnsi="Times New Roman" w:cs="Times New Roman"/>
          <w:color w:val="000000" w:themeColor="text1"/>
          <w:sz w:val="24"/>
          <w:szCs w:val="24"/>
        </w:rPr>
        <w:t xml:space="preserve"> </w:t>
      </w:r>
      <w:r w:rsidR="00E01362">
        <w:rPr>
          <w:rFonts w:ascii="Times New Roman" w:hAnsi="Times New Roman" w:cs="Times New Roman"/>
          <w:color w:val="000000" w:themeColor="text1"/>
          <w:sz w:val="24"/>
          <w:szCs w:val="24"/>
        </w:rPr>
        <w:fldChar w:fldCharType="begin" w:fldLock="1"/>
      </w:r>
      <w:r w:rsidR="00817EE3">
        <w:rPr>
          <w:rFonts w:ascii="Times New Roman" w:hAnsi="Times New Roman" w:cs="Times New Roman"/>
          <w:color w:val="000000" w:themeColor="text1"/>
          <w:sz w:val="24"/>
          <w:szCs w:val="24"/>
        </w:rPr>
        <w:instrText>ADDIN CSL_CITATION {"citationItems":[{"id":"ITEM-1","itemData":{"DOI":"10.24176/bmaj.v2i1.3185","ISSN":"2623-0690","abstract":"Technological developments make a doer of economy to think continuously in order to survive, and the humans must work hard to be the best. This condition makes the employees in a developing and depressed position; of course, the company takes a role of it. This is intended to produce the maximum performance and employee satisfaction in working. Based on the situation, the writer conduct this study entitled “The effect of job promotion, compensation, and work stress on employees of PT. TEMA (Trijaya Excel Madura) through job satisfaction” with the aim of analyzing the effect of the three independent variables (X) on the dependent variable (Y) through variable intervening (Z), both by direct and indirect. The total samples in this study were 200 persons as the informants analyzed using PLS analysis. The results of this study stated that all independent variables have a significance effect on the job satisfaction; on top of that, it is an intervening variable for all the independent variables in this study. For the work stress variable, this does not have a significance effect on the employee performance; meanwhile, for the job promotion and compensation variables, those have a significance effect on the employee performance. The dominant variable of this study is the job promotion variable.","author":[{"dropping-particle":"","family":"Maulana","given":"Wahyu","non-dropping-particle":"","parse-names":false,"suffix":""}],"container-title":"BMAJ: Business Management Analysis Journal","id":"ITEM-1","issue":"1","issued":{"date-parts":[["2019"]]},"page":"34-51","title":"Pengaruh Promosi Jabatan, Kompensasi Dan Stress Kerja Terhadap Kinerja Karyawan Pt. Tema (Trijaya Excel Madura) Melalui Kepuasan Kerja","type":"article-journal","volume":"2"},"uris":["http://www.mendeley.com/documents/?uuid=2375c1b4-8488-4b7e-89d9-c043a24833e7"]}],"mendeley":{"formattedCitation":"(Maulana 2019)","manualFormatting":"Maulana (2019)","plainTextFormattedCitation":"(Maulana 2019)","previouslyFormattedCitation":"(Maulana 2019)"},"properties":{"noteIndex":0},"schema":"https://github.com/citation-style-language/schema/raw/master/csl-citation.json"}</w:instrText>
      </w:r>
      <w:r w:rsidR="00E01362">
        <w:rPr>
          <w:rFonts w:ascii="Times New Roman" w:hAnsi="Times New Roman" w:cs="Times New Roman"/>
          <w:color w:val="000000" w:themeColor="text1"/>
          <w:sz w:val="24"/>
          <w:szCs w:val="24"/>
        </w:rPr>
        <w:fldChar w:fldCharType="separate"/>
      </w:r>
      <w:r w:rsidR="00E01362" w:rsidRPr="00E01362">
        <w:rPr>
          <w:rFonts w:ascii="Times New Roman" w:hAnsi="Times New Roman" w:cs="Times New Roman"/>
          <w:noProof/>
          <w:color w:val="000000" w:themeColor="text1"/>
          <w:sz w:val="24"/>
          <w:szCs w:val="24"/>
        </w:rPr>
        <w:t xml:space="preserve">Maulana </w:t>
      </w:r>
      <w:r w:rsidR="00E01362">
        <w:rPr>
          <w:rFonts w:ascii="Times New Roman" w:hAnsi="Times New Roman" w:cs="Times New Roman"/>
          <w:noProof/>
          <w:color w:val="000000" w:themeColor="text1"/>
          <w:sz w:val="24"/>
          <w:szCs w:val="24"/>
        </w:rPr>
        <w:t>(</w:t>
      </w:r>
      <w:r w:rsidR="00E01362" w:rsidRPr="00E01362">
        <w:rPr>
          <w:rFonts w:ascii="Times New Roman" w:hAnsi="Times New Roman" w:cs="Times New Roman"/>
          <w:noProof/>
          <w:color w:val="000000" w:themeColor="text1"/>
          <w:sz w:val="24"/>
          <w:szCs w:val="24"/>
        </w:rPr>
        <w:t>2019)</w:t>
      </w:r>
      <w:r w:rsidR="00E01362">
        <w:rPr>
          <w:rFonts w:ascii="Times New Roman" w:hAnsi="Times New Roman" w:cs="Times New Roman"/>
          <w:color w:val="000000" w:themeColor="text1"/>
          <w:sz w:val="24"/>
          <w:szCs w:val="24"/>
        </w:rPr>
        <w:fldChar w:fldCharType="end"/>
      </w:r>
      <w:r w:rsidR="00BD20A2" w:rsidRPr="009A0259">
        <w:rPr>
          <w:rFonts w:ascii="Times New Roman" w:hAnsi="Times New Roman" w:cs="Times New Roman"/>
          <w:color w:val="000000" w:themeColor="text1"/>
          <w:sz w:val="24"/>
          <w:szCs w:val="24"/>
        </w:rPr>
        <w:t xml:space="preserve"> terdapat faktor-faktor yang mempengaruhi kinerja karyawan yaitu sebagai berikut:</w:t>
      </w:r>
    </w:p>
    <w:p w14:paraId="72143CAC" w14:textId="77777777" w:rsidR="003C4B5C" w:rsidRDefault="003C4B5C" w:rsidP="003C4B5C">
      <w:pPr>
        <w:pStyle w:val="ListParagraph"/>
        <w:numPr>
          <w:ilvl w:val="0"/>
          <w:numId w:val="96"/>
        </w:numPr>
        <w:spacing w:line="480" w:lineRule="auto"/>
        <w:ind w:left="1491" w:hanging="357"/>
        <w:jc w:val="both"/>
        <w:rPr>
          <w:rFonts w:ascii="Times New Roman" w:hAnsi="Times New Roman" w:cs="Times New Roman"/>
          <w:color w:val="000000" w:themeColor="text1"/>
          <w:sz w:val="24"/>
          <w:szCs w:val="24"/>
        </w:rPr>
      </w:pPr>
      <w:bookmarkStart w:id="1" w:name="_Hlk94712728"/>
      <w:r>
        <w:rPr>
          <w:rFonts w:ascii="Times New Roman" w:hAnsi="Times New Roman" w:cs="Times New Roman"/>
          <w:color w:val="000000" w:themeColor="text1"/>
          <w:sz w:val="24"/>
          <w:szCs w:val="24"/>
        </w:rPr>
        <w:t>Promosi jabatan</w:t>
      </w:r>
    </w:p>
    <w:p w14:paraId="51481B85" w14:textId="0D6888BA" w:rsidR="00BD20A2" w:rsidRPr="003C4B5C" w:rsidRDefault="00BD20A2" w:rsidP="003C4B5C">
      <w:pPr>
        <w:pStyle w:val="ListParagraph"/>
        <w:spacing w:line="480" w:lineRule="auto"/>
        <w:ind w:left="1491"/>
        <w:jc w:val="both"/>
        <w:rPr>
          <w:rFonts w:ascii="Times New Roman" w:hAnsi="Times New Roman" w:cs="Times New Roman"/>
          <w:color w:val="000000" w:themeColor="text1"/>
          <w:sz w:val="24"/>
          <w:szCs w:val="24"/>
        </w:rPr>
      </w:pPr>
      <w:r w:rsidRPr="003C4B5C">
        <w:rPr>
          <w:rFonts w:ascii="Times New Roman" w:hAnsi="Times New Roman" w:cs="Times New Roman"/>
          <w:color w:val="000000" w:themeColor="text1"/>
          <w:sz w:val="24"/>
          <w:szCs w:val="24"/>
        </w:rPr>
        <w:t>Promosi jabatan merupakan salah satu indikator dari kinerja karyawan. Promosi jabatan dilakukan oleh manajemen perusahaan memberikan peranan penting bagi setiap karyawannya, bahkan setiap karyawannya menjadikan promosi jabatan sebagai sebuah impian dan tujuan yang selalu diharapkan. Promosi jabatan karyawan tidak hanya semata-mata akan memberikan kekuasaan lebih tetapi juga bagi karyawan akan merasa status sosialnya meningkat.</w:t>
      </w:r>
    </w:p>
    <w:p w14:paraId="07B41534" w14:textId="77777777" w:rsidR="003C4B5C" w:rsidRDefault="009A0259" w:rsidP="003C4B5C">
      <w:pPr>
        <w:pStyle w:val="ListParagraph"/>
        <w:numPr>
          <w:ilvl w:val="0"/>
          <w:numId w:val="96"/>
        </w:numPr>
        <w:spacing w:line="480" w:lineRule="auto"/>
        <w:ind w:left="1491"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entif</w:t>
      </w:r>
    </w:p>
    <w:p w14:paraId="569F4958" w14:textId="35C6BC99" w:rsidR="00BD20A2" w:rsidRDefault="00BD20A2" w:rsidP="003C4B5C">
      <w:pPr>
        <w:pStyle w:val="ListParagraph"/>
        <w:spacing w:line="480" w:lineRule="auto"/>
        <w:ind w:left="1491"/>
        <w:jc w:val="both"/>
        <w:rPr>
          <w:rFonts w:ascii="Times New Roman" w:hAnsi="Times New Roman" w:cs="Times New Roman"/>
          <w:color w:val="000000" w:themeColor="text1"/>
          <w:sz w:val="24"/>
          <w:szCs w:val="24"/>
        </w:rPr>
      </w:pPr>
      <w:r w:rsidRPr="003C4B5C">
        <w:rPr>
          <w:rFonts w:ascii="Times New Roman" w:hAnsi="Times New Roman" w:cs="Times New Roman"/>
          <w:color w:val="000000" w:themeColor="text1"/>
          <w:sz w:val="24"/>
          <w:szCs w:val="24"/>
        </w:rPr>
        <w:t xml:space="preserve">Pemberian </w:t>
      </w:r>
      <w:r w:rsidR="009A0259" w:rsidRPr="003C4B5C">
        <w:rPr>
          <w:rFonts w:ascii="Times New Roman" w:hAnsi="Times New Roman" w:cs="Times New Roman"/>
          <w:color w:val="000000" w:themeColor="text1"/>
          <w:sz w:val="24"/>
          <w:szCs w:val="24"/>
        </w:rPr>
        <w:t xml:space="preserve">insentif </w:t>
      </w:r>
      <w:r w:rsidRPr="003C4B5C">
        <w:rPr>
          <w:rFonts w:ascii="Times New Roman" w:hAnsi="Times New Roman" w:cs="Times New Roman"/>
          <w:color w:val="000000" w:themeColor="text1"/>
          <w:sz w:val="24"/>
          <w:szCs w:val="24"/>
        </w:rPr>
        <w:t>menjadi faktor terpenting  bagi perusahaan agar karyawan dapat mengikuti arahan dari perusahaan untuk mencapai kinerja karyawan yang berkualitas.</w:t>
      </w:r>
      <w:r w:rsidR="009A0259" w:rsidRPr="003C4B5C">
        <w:rPr>
          <w:rFonts w:ascii="Times New Roman" w:hAnsi="Times New Roman" w:cs="Times New Roman"/>
          <w:color w:val="000000" w:themeColor="text1"/>
          <w:sz w:val="24"/>
          <w:szCs w:val="24"/>
        </w:rPr>
        <w:t xml:space="preserve"> Insentif adalah penghargaan dalam bentuk uang yang diberikan oleh pihak pimpinan organisasi atau perusahaan kepada karyawan agar mereka bekerja dengan motivasi yang tinggi dan berprestasi.</w:t>
      </w:r>
    </w:p>
    <w:p w14:paraId="243DFF0B" w14:textId="77777777" w:rsidR="003C4B5C" w:rsidRPr="003C4B5C" w:rsidRDefault="003C4B5C" w:rsidP="003C4B5C">
      <w:pPr>
        <w:pStyle w:val="ListParagraph"/>
        <w:spacing w:line="480" w:lineRule="auto"/>
        <w:ind w:left="1491"/>
        <w:jc w:val="both"/>
        <w:rPr>
          <w:rFonts w:ascii="Times New Roman" w:hAnsi="Times New Roman" w:cs="Times New Roman"/>
          <w:color w:val="000000" w:themeColor="text1"/>
          <w:sz w:val="24"/>
          <w:szCs w:val="24"/>
        </w:rPr>
      </w:pPr>
    </w:p>
    <w:p w14:paraId="24494CB3" w14:textId="77777777" w:rsidR="003C4B5C" w:rsidRDefault="00BD20A2" w:rsidP="003C4B5C">
      <w:pPr>
        <w:pStyle w:val="ListParagraph"/>
        <w:numPr>
          <w:ilvl w:val="0"/>
          <w:numId w:val="96"/>
        </w:numPr>
        <w:spacing w:line="480" w:lineRule="auto"/>
        <w:ind w:left="1491" w:hanging="3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Stres kerja</w:t>
      </w:r>
    </w:p>
    <w:p w14:paraId="1035A1F4" w14:textId="2B103ED4" w:rsidR="009A0259" w:rsidRPr="003C4B5C" w:rsidRDefault="009A0259" w:rsidP="003C4B5C">
      <w:pPr>
        <w:pStyle w:val="ListParagraph"/>
        <w:spacing w:line="480" w:lineRule="auto"/>
        <w:ind w:left="1491"/>
        <w:jc w:val="both"/>
        <w:rPr>
          <w:rFonts w:ascii="Times New Roman" w:hAnsi="Times New Roman" w:cs="Times New Roman"/>
          <w:color w:val="000000" w:themeColor="text1"/>
          <w:sz w:val="24"/>
          <w:szCs w:val="24"/>
        </w:rPr>
      </w:pPr>
      <w:r w:rsidRPr="003C4B5C">
        <w:rPr>
          <w:rFonts w:ascii="Times New Roman" w:hAnsi="Times New Roman" w:cs="Times New Roman"/>
          <w:color w:val="000000" w:themeColor="text1"/>
          <w:sz w:val="24"/>
          <w:szCs w:val="24"/>
        </w:rPr>
        <w:t xml:space="preserve">Salah satu kebutuhan nonmaterial karyawan adalah keinginan dari adanya terlepas tekanan dalam bekerja, yaitu stres kerja. Dalam hal ini stres kerja dilambangkan sebagai kekuatan, kecenderungan atau upaya seseorang dalam kekuatan mental pada pekerjaannya. </w:t>
      </w:r>
    </w:p>
    <w:bookmarkEnd w:id="1"/>
    <w:p w14:paraId="05B1F9BE" w14:textId="5A5D8843" w:rsidR="004570C5" w:rsidRPr="00F902BC" w:rsidRDefault="00880049" w:rsidP="00C31973">
      <w:pPr>
        <w:numPr>
          <w:ilvl w:val="0"/>
          <w:numId w:val="10"/>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Indikator</w:t>
      </w:r>
      <w:r w:rsidR="00267514" w:rsidRPr="00F902BC">
        <w:rPr>
          <w:rFonts w:ascii="Times New Roman" w:eastAsia="Times New Roman" w:hAnsi="Times New Roman" w:cs="Times New Roman"/>
          <w:b/>
          <w:color w:val="000000" w:themeColor="text1"/>
          <w:sz w:val="24"/>
          <w:szCs w:val="24"/>
        </w:rPr>
        <w:t xml:space="preserve"> </w:t>
      </w:r>
      <w:r w:rsidRPr="00F902BC">
        <w:rPr>
          <w:rFonts w:ascii="Times New Roman" w:eastAsia="Times New Roman" w:hAnsi="Times New Roman" w:cs="Times New Roman"/>
          <w:b/>
          <w:color w:val="000000" w:themeColor="text1"/>
          <w:sz w:val="24"/>
          <w:szCs w:val="24"/>
        </w:rPr>
        <w:t>Kinerja Karyawan</w:t>
      </w:r>
    </w:p>
    <w:p w14:paraId="17C69BE2" w14:textId="738764F2" w:rsidR="00D246F2" w:rsidRPr="00F902BC" w:rsidRDefault="009B3474" w:rsidP="00C31973">
      <w:pPr>
        <w:spacing w:line="480" w:lineRule="auto"/>
        <w:ind w:left="1151" w:firstLine="692"/>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DOI":"10.47201/jamin.v2i2.53","abstract":"This study aims to describe the effect of salary and incentives on the performance of employees of PT. Unilastindo Interbuana Pandaan simultaneously, partially and most dominantly. The method used in this study is a descriptive method with a quantitative approach, data analysis techniques that are validity, reliability, multiple linear regression with F test and t test. The validity test results obtained by the calculated r value of the variable salary, incentives and employee performance is greater than the value of r proven valid tables and the reliability test results obtained a reliable value of salary, incentives and proven reliable employee performance. Based on the results of the F test (Simultaneous), known the value of sig. F count is 0.00 because the significance value of F is less than 0.05, the regression analysis model is significant. T test results explain, that the salary and incentive variables significantly influence employee performance variables, because the salary is significant 0.018 &lt;0.05 and the incentive is significant 0.012 &lt;0.05. The most dominant incentive variable influences employee performance, this is indicated by the value of Standardized Coefficients Beta incentive variable is greater than the salary variable. Influenced by indicators include: performance, length of work, seniority, needs, fairness and eligibility, job evaluation.","author":[{"dropping-particle":"","family":"Ratnasari","given":"Ike","non-dropping-particle":"","parse-names":false,"suffix":""},{"dropping-particle":"","family":"Mahmud","given":"Ashadi","non-dropping-particle":"","parse-names":false,"suffix":""}],"container-title":"JAMIN : Jurnal Aplikasi Manajemen dan Inovasi Bisnis","id":"ITEM-1","issue":"2","issued":{"date-parts":[["2020"]]},"page":"66-79","title":"Pengaruh Gaji dan Insentif terhadap Kinerja Karyawan bagian produksi PT. Uniplastindo Interbuana Pandaan","type":"article-journal","volume":"2"},"uris":["http://www.mendeley.com/documents/?uuid=abf43357-2e59-4dbc-ab1f-83dda37d22df","http://www.mendeley.com/documents/?uuid=a37534eb-f472-4952-bfff-25011d5feeb2"]}],"mendeley":{"formattedCitation":"(Ratnasari and Mahmud 2020)","manualFormatting":"Ratnasari dan Mahmud (2020)","plainTextFormattedCitation":"(Ratnasari and Mahmud 2020)","previouslyFormattedCitation":"(Ratnasari and Mahmud 2020)"},"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Ratnasari dan Mahmud</w:t>
      </w:r>
      <w:r w:rsidRPr="009B3474">
        <w:rPr>
          <w:rFonts w:ascii="Times New Roman" w:eastAsia="Times New Roman" w:hAnsi="Times New Roman" w:cs="Times New Roman"/>
          <w:noProof/>
          <w:color w:val="000000" w:themeColor="text1"/>
          <w:sz w:val="24"/>
          <w:szCs w:val="24"/>
        </w:rPr>
        <w:t xml:space="preserve"> </w:t>
      </w:r>
      <w:r>
        <w:rPr>
          <w:rFonts w:ascii="Times New Roman" w:eastAsia="Times New Roman" w:hAnsi="Times New Roman" w:cs="Times New Roman"/>
          <w:noProof/>
          <w:color w:val="000000" w:themeColor="text1"/>
          <w:sz w:val="24"/>
          <w:szCs w:val="24"/>
        </w:rPr>
        <w:t>(</w:t>
      </w:r>
      <w:r w:rsidRPr="009B3474">
        <w:rPr>
          <w:rFonts w:ascii="Times New Roman" w:eastAsia="Times New Roman" w:hAnsi="Times New Roman" w:cs="Times New Roman"/>
          <w:noProof/>
          <w:color w:val="000000" w:themeColor="text1"/>
          <w:sz w:val="24"/>
          <w:szCs w:val="24"/>
        </w:rPr>
        <w:t>2020)</w:t>
      </w:r>
      <w:r>
        <w:rPr>
          <w:rFonts w:ascii="Times New Roman" w:eastAsia="Times New Roman" w:hAnsi="Times New Roman" w:cs="Times New Roman"/>
          <w:color w:val="000000" w:themeColor="text1"/>
          <w:sz w:val="24"/>
          <w:szCs w:val="24"/>
        </w:rPr>
        <w:fldChar w:fldCharType="end"/>
      </w:r>
      <w:r w:rsidR="003C5774" w:rsidRPr="00F902BC">
        <w:rPr>
          <w:rFonts w:ascii="Times New Roman" w:eastAsia="Times New Roman" w:hAnsi="Times New Roman" w:cs="Times New Roman"/>
          <w:color w:val="000000" w:themeColor="text1"/>
          <w:sz w:val="24"/>
          <w:szCs w:val="24"/>
        </w:rPr>
        <w:t xml:space="preserve"> mengatakan bahwa indikator dari kinerja karyawan adalah sebagai berikut:</w:t>
      </w:r>
    </w:p>
    <w:p w14:paraId="3956E6DF" w14:textId="77777777" w:rsidR="003C5774" w:rsidRPr="00F902BC" w:rsidRDefault="003C5774" w:rsidP="00C31973">
      <w:pPr>
        <w:numPr>
          <w:ilvl w:val="0"/>
          <w:numId w:val="14"/>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restasi kerja</w:t>
      </w:r>
    </w:p>
    <w:p w14:paraId="55E3D493" w14:textId="77777777" w:rsidR="003C5774" w:rsidRPr="00F902BC" w:rsidRDefault="003C5774"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Hasil kerja karyawan baik kualitas maupun kuantitas, sesuai standar organisasi.</w:t>
      </w:r>
    </w:p>
    <w:p w14:paraId="205EE3E5" w14:textId="77777777" w:rsidR="003C5774" w:rsidRPr="00F902BC" w:rsidRDefault="003C5774" w:rsidP="00C31973">
      <w:pPr>
        <w:numPr>
          <w:ilvl w:val="0"/>
          <w:numId w:val="14"/>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isiplin kerja</w:t>
      </w:r>
    </w:p>
    <w:p w14:paraId="73598F85" w14:textId="77777777" w:rsidR="003C5774" w:rsidRPr="00F902BC" w:rsidRDefault="003C5774"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patuhan karyawan terhadap ketentuan organisasi dan ketepatan waktu penyelesaian tugas atau pekerjaan sesuai standar waktu yang telah ditetapkan.</w:t>
      </w:r>
    </w:p>
    <w:p w14:paraId="4DE3DE85" w14:textId="77777777" w:rsidR="003C5774" w:rsidRPr="00F902BC" w:rsidRDefault="003C5774" w:rsidP="00C31973">
      <w:pPr>
        <w:numPr>
          <w:ilvl w:val="0"/>
          <w:numId w:val="14"/>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Efektivitas dan efisiensi kerja</w:t>
      </w:r>
    </w:p>
    <w:p w14:paraId="39DC823D" w14:textId="77777777" w:rsidR="003C5774" w:rsidRPr="00F902BC" w:rsidRDefault="003C5774"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mampuan memanfaatkan segala sumber daya organisasi secara tepat, sehingga tugas-tugas diselesaikan tepat waktu dan hasil maksimal.</w:t>
      </w:r>
    </w:p>
    <w:p w14:paraId="5B7D238B" w14:textId="77777777" w:rsidR="003C5774" w:rsidRPr="00F902BC" w:rsidRDefault="003C5774" w:rsidP="00C31973">
      <w:pPr>
        <w:numPr>
          <w:ilvl w:val="0"/>
          <w:numId w:val="14"/>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Tanggung jawab</w:t>
      </w:r>
    </w:p>
    <w:p w14:paraId="6AC96CFA" w14:textId="77777777" w:rsidR="003C5774" w:rsidRPr="00F902BC" w:rsidRDefault="003C5774"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siapan karyawan dalam mengembangkan tugas dan wewenang sesuai dengan jabatan yang dipangkunya, termasuk kesiapan menanggung segala akibat yang terjadi dari pekerjaannya.</w:t>
      </w:r>
    </w:p>
    <w:p w14:paraId="4C6698B9" w14:textId="77777777" w:rsidR="003C5774" w:rsidRPr="00F902BC" w:rsidRDefault="003C5774" w:rsidP="00C31973">
      <w:pPr>
        <w:numPr>
          <w:ilvl w:val="0"/>
          <w:numId w:val="14"/>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Hubungan antar sesama</w:t>
      </w:r>
    </w:p>
    <w:p w14:paraId="16FDCC3F" w14:textId="77777777" w:rsidR="003C5774" w:rsidRPr="00F902BC" w:rsidRDefault="003C5774"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mampuan untuk memelihara hubungan yang harmonis antar sesama karyawan dan hubungan antar atasan dengan bawahan dalam rangka meningkatkan kerjasama.</w:t>
      </w:r>
    </w:p>
    <w:p w14:paraId="21915AF7" w14:textId="77777777" w:rsidR="00F902BC" w:rsidRPr="009B3474" w:rsidRDefault="00311BFC" w:rsidP="009B3474">
      <w:pPr>
        <w:spacing w:line="480" w:lineRule="auto"/>
        <w:ind w:left="1151" w:firstLine="692"/>
        <w:jc w:val="both"/>
        <w:rPr>
          <w:rFonts w:ascii="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erdasarkan pemaparan</w:t>
      </w:r>
      <w:r w:rsidR="00F34207" w:rsidRPr="00F902BC">
        <w:rPr>
          <w:rFonts w:ascii="Times New Roman" w:eastAsia="Times New Roman" w:hAnsi="Times New Roman" w:cs="Times New Roman"/>
          <w:color w:val="000000" w:themeColor="text1"/>
          <w:sz w:val="24"/>
          <w:szCs w:val="24"/>
        </w:rPr>
        <w:t xml:space="preserve"> indikator tentang kinerja karyawan, prestasi kerja menjadi tolak ukur untuk </w:t>
      </w:r>
      <w:r w:rsidR="00F34207" w:rsidRPr="00F902BC">
        <w:rPr>
          <w:rFonts w:ascii="Times New Roman" w:hAnsi="Times New Roman" w:cs="Times New Roman"/>
          <w:color w:val="000000" w:themeColor="text1"/>
          <w:sz w:val="24"/>
          <w:szCs w:val="24"/>
        </w:rPr>
        <w:t>memberikan satu peluang yang baik kepada karyawan atas rencana karier mereka dilihat dari kekuatan dan kelemahan, sehingga perusahaan dapat menetapkan pemberian gaji, memberikan promosi, dan dapat melihat perilaku karyawan.</w:t>
      </w:r>
    </w:p>
    <w:p w14:paraId="605B738B" w14:textId="77777777" w:rsidR="004570C5" w:rsidRPr="00F902BC" w:rsidRDefault="004570C5" w:rsidP="00C31973">
      <w:pPr>
        <w:numPr>
          <w:ilvl w:val="0"/>
          <w:numId w:val="9"/>
        </w:numPr>
        <w:spacing w:line="480" w:lineRule="auto"/>
        <w:ind w:left="782"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Insentif</w:t>
      </w:r>
    </w:p>
    <w:p w14:paraId="2F6C9615" w14:textId="77777777" w:rsidR="00267514" w:rsidRPr="00F902BC" w:rsidRDefault="00267514" w:rsidP="00C31973">
      <w:pPr>
        <w:numPr>
          <w:ilvl w:val="0"/>
          <w:numId w:val="15"/>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Pengertian Insentif</w:t>
      </w:r>
    </w:p>
    <w:p w14:paraId="73C65D65" w14:textId="157C9630" w:rsidR="00A27D0A" w:rsidRPr="00F902BC" w:rsidRDefault="00267514"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Insentif adalah imbalan yang diberikan secara langsung kepada karyawan disebabkan kinerja karyawan tersebut melampaui standar yang ditetapkan perusahaan dan bersifat tidak tetap</w:t>
      </w:r>
      <w:r w:rsidR="0081710C">
        <w:rPr>
          <w:rFonts w:ascii="Times New Roman" w:eastAsia="Times New Roman" w:hAnsi="Times New Roman" w:cs="Times New Roman"/>
          <w:color w:val="000000" w:themeColor="text1"/>
          <w:sz w:val="24"/>
          <w:szCs w:val="24"/>
        </w:rPr>
        <w:t xml:space="preserve"> </w:t>
      </w:r>
      <w:r w:rsidR="0081710C">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Batjo","given":"Nurdin","non-dropping-particle":"","parse-names":false,"suffix":""},{"dropping-particle":"","family":"Shaleh","given":"Mahadin","non-dropping-particle":"","parse-names":false,"suffix":""}],"id":"ITEM-1","issued":{"date-parts":[["2018"]]},"publisher":"Aksara Timur","publisher-place":"Sulawesi Selatan","title":"Manajemen Sumber Daya Manusia","type":"book"},"uris":["http://www.mendeley.com/documents/?uuid=2b9cf951-55de-4fdd-a123-0074b63b16b1","http://www.mendeley.com/documents/?uuid=d9f27c5f-07be-4f44-953a-9a4b450351ef"]}],"mendeley":{"formattedCitation":"(Batjo and Shaleh 2018)","manualFormatting":"(Nurdin dan Shaleh, 2018: 93)","plainTextFormattedCitation":"(Batjo and Shaleh 2018)","previouslyFormattedCitation":"(Batjo and Shaleh 2018)"},"properties":{"noteIndex":0},"schema":"https://github.com/citation-style-language/schema/raw/master/csl-citation.json"}</w:instrText>
      </w:r>
      <w:r w:rsidR="0081710C">
        <w:rPr>
          <w:rFonts w:ascii="Times New Roman" w:eastAsia="Times New Roman" w:hAnsi="Times New Roman" w:cs="Times New Roman"/>
          <w:color w:val="000000" w:themeColor="text1"/>
          <w:sz w:val="24"/>
          <w:szCs w:val="24"/>
        </w:rPr>
        <w:fldChar w:fldCharType="separate"/>
      </w:r>
      <w:r w:rsidR="0081710C">
        <w:rPr>
          <w:rFonts w:ascii="Times New Roman" w:eastAsia="Times New Roman" w:hAnsi="Times New Roman" w:cs="Times New Roman"/>
          <w:noProof/>
          <w:color w:val="000000" w:themeColor="text1"/>
          <w:sz w:val="24"/>
          <w:szCs w:val="24"/>
        </w:rPr>
        <w:t>(Nurdin dan Shaleh</w:t>
      </w:r>
      <w:r w:rsidR="0081710C" w:rsidRPr="0081710C">
        <w:rPr>
          <w:rFonts w:ascii="Times New Roman" w:eastAsia="Times New Roman" w:hAnsi="Times New Roman" w:cs="Times New Roman"/>
          <w:noProof/>
          <w:color w:val="000000" w:themeColor="text1"/>
          <w:sz w:val="24"/>
          <w:szCs w:val="24"/>
        </w:rPr>
        <w:t>, 2018</w:t>
      </w:r>
      <w:r w:rsidR="0081710C">
        <w:rPr>
          <w:rFonts w:ascii="Times New Roman" w:eastAsia="Times New Roman" w:hAnsi="Times New Roman" w:cs="Times New Roman"/>
          <w:noProof/>
          <w:color w:val="000000" w:themeColor="text1"/>
          <w:sz w:val="24"/>
          <w:szCs w:val="24"/>
        </w:rPr>
        <w:t>: 93</w:t>
      </w:r>
      <w:r w:rsidR="0081710C" w:rsidRPr="0081710C">
        <w:rPr>
          <w:rFonts w:ascii="Times New Roman" w:eastAsia="Times New Roman" w:hAnsi="Times New Roman" w:cs="Times New Roman"/>
          <w:noProof/>
          <w:color w:val="000000" w:themeColor="text1"/>
          <w:sz w:val="24"/>
          <w:szCs w:val="24"/>
        </w:rPr>
        <w:t>)</w:t>
      </w:r>
      <w:r w:rsidR="0081710C">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xml:space="preserve">. </w:t>
      </w:r>
      <w:r w:rsidRPr="00F902BC">
        <w:rPr>
          <w:rFonts w:ascii="Times New Roman" w:hAnsi="Times New Roman" w:cs="Times New Roman"/>
          <w:color w:val="000000" w:themeColor="text1"/>
          <w:sz w:val="24"/>
          <w:szCs w:val="24"/>
        </w:rPr>
        <w:t xml:space="preserve">Semakin tinggi kinerja pegawai, semakin besar pula insentif yang diberikan oleh perusahaan. </w:t>
      </w:r>
      <w:r w:rsidRPr="00F902BC">
        <w:rPr>
          <w:rFonts w:ascii="Times New Roman" w:eastAsia="Times New Roman" w:hAnsi="Times New Roman" w:cs="Times New Roman"/>
          <w:color w:val="000000" w:themeColor="text1"/>
          <w:sz w:val="24"/>
          <w:szCs w:val="24"/>
        </w:rPr>
        <w:t>Menurut</w:t>
      </w:r>
      <w:r w:rsidR="0081710C">
        <w:rPr>
          <w:rFonts w:ascii="Times New Roman" w:eastAsia="Times New Roman" w:hAnsi="Times New Roman" w:cs="Times New Roman"/>
          <w:color w:val="000000" w:themeColor="text1"/>
          <w:sz w:val="24"/>
          <w:szCs w:val="24"/>
        </w:rPr>
        <w:t xml:space="preserve"> </w:t>
      </w:r>
      <w:r w:rsidR="0081710C">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Hasibuan","given":"Malayu S.P.","non-dropping-particle":"","parse-names":false,"suffix":""}],"id":"ITEM-1","issued":{"date-parts":[["2013"]]},"number-of-pages":"273","publisher":"PT Bumi Aksara","publisher-place":"Jakarta","title":"Manajemen Sumber Daya Manusia Edisi Revisi","type":"book"},"uris":["http://www.mendeley.com/documents/?uuid=cfbb08d4-0dae-4439-92ec-6746288668f4","http://www.mendeley.com/documents/?uuid=1bd674d9-9c8e-4c88-9673-97068ab40eb4"]}],"mendeley":{"formattedCitation":"(Hasibuan 2013)","manualFormatting":"Hasibuan (2013: 118)","plainTextFormattedCitation":"(Hasibuan 2013)","previouslyFormattedCitation":"(Hasibuan 2013)"},"properties":{"noteIndex":0},"schema":"https://github.com/citation-style-language/schema/raw/master/csl-citation.json"}</w:instrText>
      </w:r>
      <w:r w:rsidR="0081710C">
        <w:rPr>
          <w:rFonts w:ascii="Times New Roman" w:eastAsia="Times New Roman" w:hAnsi="Times New Roman" w:cs="Times New Roman"/>
          <w:color w:val="000000" w:themeColor="text1"/>
          <w:sz w:val="24"/>
          <w:szCs w:val="24"/>
        </w:rPr>
        <w:fldChar w:fldCharType="separate"/>
      </w:r>
      <w:r w:rsidR="0081710C">
        <w:rPr>
          <w:rFonts w:ascii="Times New Roman" w:eastAsia="Times New Roman" w:hAnsi="Times New Roman" w:cs="Times New Roman"/>
          <w:noProof/>
          <w:color w:val="000000" w:themeColor="text1"/>
          <w:sz w:val="24"/>
          <w:szCs w:val="24"/>
        </w:rPr>
        <w:t>Hasibuan</w:t>
      </w:r>
      <w:r w:rsidR="0081710C" w:rsidRPr="0081710C">
        <w:rPr>
          <w:rFonts w:ascii="Times New Roman" w:eastAsia="Times New Roman" w:hAnsi="Times New Roman" w:cs="Times New Roman"/>
          <w:noProof/>
          <w:color w:val="000000" w:themeColor="text1"/>
          <w:sz w:val="24"/>
          <w:szCs w:val="24"/>
        </w:rPr>
        <w:t xml:space="preserve"> </w:t>
      </w:r>
      <w:r w:rsidR="0081710C">
        <w:rPr>
          <w:rFonts w:ascii="Times New Roman" w:eastAsia="Times New Roman" w:hAnsi="Times New Roman" w:cs="Times New Roman"/>
          <w:noProof/>
          <w:color w:val="000000" w:themeColor="text1"/>
          <w:sz w:val="24"/>
          <w:szCs w:val="24"/>
        </w:rPr>
        <w:t>(</w:t>
      </w:r>
      <w:r w:rsidR="0081710C" w:rsidRPr="0081710C">
        <w:rPr>
          <w:rFonts w:ascii="Times New Roman" w:eastAsia="Times New Roman" w:hAnsi="Times New Roman" w:cs="Times New Roman"/>
          <w:noProof/>
          <w:color w:val="000000" w:themeColor="text1"/>
          <w:sz w:val="24"/>
          <w:szCs w:val="24"/>
        </w:rPr>
        <w:t>2013</w:t>
      </w:r>
      <w:r w:rsidR="0081710C">
        <w:rPr>
          <w:rFonts w:ascii="Times New Roman" w:eastAsia="Times New Roman" w:hAnsi="Times New Roman" w:cs="Times New Roman"/>
          <w:noProof/>
          <w:color w:val="000000" w:themeColor="text1"/>
          <w:sz w:val="24"/>
          <w:szCs w:val="24"/>
        </w:rPr>
        <w:t>: 118</w:t>
      </w:r>
      <w:r w:rsidR="0081710C" w:rsidRPr="0081710C">
        <w:rPr>
          <w:rFonts w:ascii="Times New Roman" w:eastAsia="Times New Roman" w:hAnsi="Times New Roman" w:cs="Times New Roman"/>
          <w:noProof/>
          <w:color w:val="000000" w:themeColor="text1"/>
          <w:sz w:val="24"/>
          <w:szCs w:val="24"/>
        </w:rPr>
        <w:t>)</w:t>
      </w:r>
      <w:r w:rsidR="0081710C">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xml:space="preserve"> Insentif adalah tambahan balas jasa yang diberikan kepada karyawan tertentu yang prestasinya di atas prestasi standar.</w:t>
      </w:r>
    </w:p>
    <w:p w14:paraId="1BF9ED9F" w14:textId="31FFE7C2" w:rsidR="00A27D0A" w:rsidRPr="00F902BC" w:rsidRDefault="00267514"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ebagaimana</w:t>
      </w:r>
      <w:r w:rsidR="00AC4FCE">
        <w:rPr>
          <w:rFonts w:ascii="Times New Roman" w:eastAsia="Times New Roman" w:hAnsi="Times New Roman" w:cs="Times New Roman"/>
          <w:color w:val="000000" w:themeColor="text1"/>
          <w:sz w:val="24"/>
          <w:szCs w:val="24"/>
        </w:rPr>
        <w:t xml:space="preserve"> yang diungkapkan</w:t>
      </w:r>
      <w:r w:rsidR="0081710C">
        <w:rPr>
          <w:rFonts w:ascii="Times New Roman" w:eastAsia="Times New Roman" w:hAnsi="Times New Roman" w:cs="Times New Roman"/>
          <w:color w:val="000000" w:themeColor="text1"/>
          <w:sz w:val="24"/>
          <w:szCs w:val="24"/>
        </w:rPr>
        <w:t xml:space="preserve"> </w:t>
      </w:r>
      <w:r w:rsidR="0081710C">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Mangkunegara","given":"Anwar Prabu","non-dropping-particle":"","parse-names":false,"suffix":""}],"id":"ITEM-1","issued":{"date-parts":[["2013"]]},"number-of-pages":"67","publisher":"PT Remaja Rosdakarya","publisher-place":"Bandung","title":"Manajemen Sumber Daya Manusia Perusahaan","type":"book"},"uris":["http://www.mendeley.com/documents/?uuid=449693a4-a852-4a8b-b4c8-4174784073c3","http://www.mendeley.com/documents/?uuid=5fe0f4a4-17ba-4999-b400-e5ae9ac9a184"]}],"mendeley":{"formattedCitation":"(Mangkunegara 2013)","manualFormatting":"Mangkunegara (2013: 89)","plainTextFormattedCitation":"(Mangkunegara 2013)","previouslyFormattedCitation":"(Mangkunegara 2013)"},"properties":{"noteIndex":0},"schema":"https://github.com/citation-style-language/schema/raw/master/csl-citation.json"}</w:instrText>
      </w:r>
      <w:r w:rsidR="0081710C">
        <w:rPr>
          <w:rFonts w:ascii="Times New Roman" w:eastAsia="Times New Roman" w:hAnsi="Times New Roman" w:cs="Times New Roman"/>
          <w:color w:val="000000" w:themeColor="text1"/>
          <w:sz w:val="24"/>
          <w:szCs w:val="24"/>
        </w:rPr>
        <w:fldChar w:fldCharType="separate"/>
      </w:r>
      <w:r w:rsidR="0081710C">
        <w:rPr>
          <w:rFonts w:ascii="Times New Roman" w:eastAsia="Times New Roman" w:hAnsi="Times New Roman" w:cs="Times New Roman"/>
          <w:noProof/>
          <w:color w:val="000000" w:themeColor="text1"/>
          <w:sz w:val="24"/>
          <w:szCs w:val="24"/>
        </w:rPr>
        <w:t>Mangkunegara</w:t>
      </w:r>
      <w:r w:rsidR="0081710C" w:rsidRPr="0081710C">
        <w:rPr>
          <w:rFonts w:ascii="Times New Roman" w:eastAsia="Times New Roman" w:hAnsi="Times New Roman" w:cs="Times New Roman"/>
          <w:noProof/>
          <w:color w:val="000000" w:themeColor="text1"/>
          <w:sz w:val="24"/>
          <w:szCs w:val="24"/>
        </w:rPr>
        <w:t xml:space="preserve"> </w:t>
      </w:r>
      <w:r w:rsidR="0081710C">
        <w:rPr>
          <w:rFonts w:ascii="Times New Roman" w:eastAsia="Times New Roman" w:hAnsi="Times New Roman" w:cs="Times New Roman"/>
          <w:noProof/>
          <w:color w:val="000000" w:themeColor="text1"/>
          <w:sz w:val="24"/>
          <w:szCs w:val="24"/>
        </w:rPr>
        <w:t>(</w:t>
      </w:r>
      <w:r w:rsidR="0081710C" w:rsidRPr="0081710C">
        <w:rPr>
          <w:rFonts w:ascii="Times New Roman" w:eastAsia="Times New Roman" w:hAnsi="Times New Roman" w:cs="Times New Roman"/>
          <w:noProof/>
          <w:color w:val="000000" w:themeColor="text1"/>
          <w:sz w:val="24"/>
          <w:szCs w:val="24"/>
        </w:rPr>
        <w:t>2013</w:t>
      </w:r>
      <w:r w:rsidR="0081710C">
        <w:rPr>
          <w:rFonts w:ascii="Times New Roman" w:eastAsia="Times New Roman" w:hAnsi="Times New Roman" w:cs="Times New Roman"/>
          <w:noProof/>
          <w:color w:val="000000" w:themeColor="text1"/>
          <w:sz w:val="24"/>
          <w:szCs w:val="24"/>
        </w:rPr>
        <w:t>: 89</w:t>
      </w:r>
      <w:r w:rsidR="0081710C" w:rsidRPr="0081710C">
        <w:rPr>
          <w:rFonts w:ascii="Times New Roman" w:eastAsia="Times New Roman" w:hAnsi="Times New Roman" w:cs="Times New Roman"/>
          <w:noProof/>
          <w:color w:val="000000" w:themeColor="text1"/>
          <w:sz w:val="24"/>
          <w:szCs w:val="24"/>
        </w:rPr>
        <w:t>)</w:t>
      </w:r>
      <w:r w:rsidR="0081710C">
        <w:rPr>
          <w:rFonts w:ascii="Times New Roman" w:eastAsia="Times New Roman" w:hAnsi="Times New Roman" w:cs="Times New Roman"/>
          <w:color w:val="000000" w:themeColor="text1"/>
          <w:sz w:val="24"/>
          <w:szCs w:val="24"/>
        </w:rPr>
        <w:fldChar w:fldCharType="end"/>
      </w:r>
      <w:r w:rsidR="0081710C">
        <w:rPr>
          <w:rFonts w:ascii="Times New Roman" w:eastAsia="Times New Roman" w:hAnsi="Times New Roman" w:cs="Times New Roman"/>
          <w:color w:val="000000" w:themeColor="text1"/>
          <w:sz w:val="24"/>
          <w:szCs w:val="24"/>
        </w:rPr>
        <w:t xml:space="preserve"> </w:t>
      </w:r>
      <w:r w:rsidR="00AC4FCE" w:rsidRPr="00AC4FCE">
        <w:rPr>
          <w:rFonts w:ascii="Times New Roman" w:eastAsia="Times New Roman" w:hAnsi="Times New Roman" w:cs="Times New Roman"/>
          <w:color w:val="000000" w:themeColor="text1"/>
          <w:sz w:val="24"/>
          <w:szCs w:val="24"/>
        </w:rPr>
        <w:t>insentif adalah pemberian uang diluar gaji yang dilakukan oleh pihak pemimpin organisasi sebagai pengakuan terhadap prestasi kerja dan kontri</w:t>
      </w:r>
      <w:r w:rsidR="00AC4FCE">
        <w:rPr>
          <w:rFonts w:ascii="Times New Roman" w:eastAsia="Times New Roman" w:hAnsi="Times New Roman" w:cs="Times New Roman"/>
          <w:color w:val="000000" w:themeColor="text1"/>
          <w:sz w:val="24"/>
          <w:szCs w:val="24"/>
        </w:rPr>
        <w:t>busi karyawan kepada organisasi</w:t>
      </w:r>
      <w:r w:rsidRPr="00F902BC">
        <w:rPr>
          <w:rFonts w:ascii="Times New Roman" w:eastAsia="Times New Roman" w:hAnsi="Times New Roman" w:cs="Times New Roman"/>
          <w:color w:val="000000" w:themeColor="text1"/>
          <w:sz w:val="24"/>
          <w:szCs w:val="24"/>
        </w:rPr>
        <w:t xml:space="preserve">. Insentif adalah sarana untuk </w:t>
      </w:r>
      <w:r w:rsidRPr="00F902BC">
        <w:rPr>
          <w:rFonts w:ascii="Times New Roman" w:eastAsia="Times New Roman" w:hAnsi="Times New Roman" w:cs="Times New Roman"/>
          <w:color w:val="000000" w:themeColor="text1"/>
          <w:sz w:val="24"/>
          <w:szCs w:val="24"/>
        </w:rPr>
        <w:lastRenderedPageBreak/>
        <w:t>memotivasi karyawan dalam mencapai suatu target tertentu</w:t>
      </w:r>
      <w:r w:rsidR="00695518">
        <w:rPr>
          <w:rFonts w:ascii="Times New Roman" w:eastAsia="Times New Roman" w:hAnsi="Times New Roman" w:cs="Times New Roman"/>
          <w:color w:val="000000" w:themeColor="text1"/>
          <w:sz w:val="24"/>
          <w:szCs w:val="24"/>
        </w:rPr>
        <w:t xml:space="preserve"> </w:t>
      </w:r>
      <w:r w:rsidR="00695518">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Riani","given":"Asri Laksmi","non-dropping-particle":"","parse-names":false,"suffix":""}],"id":"ITEM-1","issued":{"date-parts":[["2013"]]},"publisher":"Graha Ilmu","publisher-place":"Yogyakarta","title":"Manajemen Sumber Daya Masa Kini","type":"book"},"uris":["http://www.mendeley.com/documents/?uuid=a371c6a4-e34b-4f5a-bc02-8ff4e7199c37","http://www.mendeley.com/documents/?uuid=cc033ed9-7687-4199-b109-d6c5c5bd4c42"]}],"mendeley":{"formattedCitation":"(Riani 2013)","manualFormatting":"(Riani, 2013: 131)","plainTextFormattedCitation":"(Riani 2013)","previouslyFormattedCitation":"(Riani 2013)"},"properties":{"noteIndex":0},"schema":"https://github.com/citation-style-language/schema/raw/master/csl-citation.json"}</w:instrText>
      </w:r>
      <w:r w:rsidR="00695518">
        <w:rPr>
          <w:rFonts w:ascii="Times New Roman" w:eastAsia="Times New Roman" w:hAnsi="Times New Roman" w:cs="Times New Roman"/>
          <w:color w:val="000000" w:themeColor="text1"/>
          <w:sz w:val="24"/>
          <w:szCs w:val="24"/>
        </w:rPr>
        <w:fldChar w:fldCharType="separate"/>
      </w:r>
      <w:r w:rsidR="00695518" w:rsidRPr="00695518">
        <w:rPr>
          <w:rFonts w:ascii="Times New Roman" w:eastAsia="Times New Roman" w:hAnsi="Times New Roman" w:cs="Times New Roman"/>
          <w:noProof/>
          <w:color w:val="000000" w:themeColor="text1"/>
          <w:sz w:val="24"/>
          <w:szCs w:val="24"/>
        </w:rPr>
        <w:t>(Riani, 2013</w:t>
      </w:r>
      <w:r w:rsidR="00695518">
        <w:rPr>
          <w:rFonts w:ascii="Times New Roman" w:eastAsia="Times New Roman" w:hAnsi="Times New Roman" w:cs="Times New Roman"/>
          <w:noProof/>
          <w:color w:val="000000" w:themeColor="text1"/>
          <w:sz w:val="24"/>
          <w:szCs w:val="24"/>
        </w:rPr>
        <w:t>: 131</w:t>
      </w:r>
      <w:r w:rsidR="00695518" w:rsidRPr="00695518">
        <w:rPr>
          <w:rFonts w:ascii="Times New Roman" w:eastAsia="Times New Roman" w:hAnsi="Times New Roman" w:cs="Times New Roman"/>
          <w:noProof/>
          <w:color w:val="000000" w:themeColor="text1"/>
          <w:sz w:val="24"/>
          <w:szCs w:val="24"/>
        </w:rPr>
        <w:t>)</w:t>
      </w:r>
      <w:r w:rsidR="00695518">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w:t>
      </w:r>
    </w:p>
    <w:p w14:paraId="5E1D9F09" w14:textId="77777777" w:rsidR="00A27D0A" w:rsidRPr="00F902BC" w:rsidRDefault="00267514"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erdasarkan uraian diatas maka dapat disimpulkan insentif merupakan suatu bentuk imbalan tambahan yang diberikan pimpinan secara langsung karena sudah melampaui standar – standar perusahaan yang memotivasi semangat kerja.</w:t>
      </w:r>
    </w:p>
    <w:p w14:paraId="316B17E7" w14:textId="2FA44B9D" w:rsidR="00267514" w:rsidRPr="00F902BC" w:rsidRDefault="00267514"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ada prinsipnya pemberian insentif harus memenuhi kejelasan tujuan dan sasaran, prinsip keadilan dan prinsip kompensasi itu sendiri yang bersifat penghargaan dan keterbukaan, dan prinsip kejelasan skala waktu. Bila bentuk insentif sesuai dengan kebutuhan atau harapan tenaga kerja, serta dapat menutupi kekurangan pada kondisi geografi, sarana dan fasilitas maka insentif tersebut dapat meningkatkan minat dan motivasi karyawan untuk dapat meningkatkan produktivitas kerjanya</w:t>
      </w:r>
      <w:r w:rsidR="00695518">
        <w:rPr>
          <w:rFonts w:ascii="Times New Roman" w:eastAsia="Times New Roman" w:hAnsi="Times New Roman" w:cs="Times New Roman"/>
          <w:color w:val="000000" w:themeColor="text1"/>
          <w:sz w:val="24"/>
          <w:szCs w:val="24"/>
        </w:rPr>
        <w:t xml:space="preserve"> </w:t>
      </w:r>
      <w:r w:rsidR="00695518">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ISBN":"0022-3808","abstract":"… 58) Insentif adalah daya perangsang yang diberikan kepada karyawan tertentu berdasarkan prestasi kerjanya agar karyawan terdorong meningkatkan … Anshari, Hairy dkk, 2016, Pengaruh Komunikasi Organisasi dan Budaya Organisasi terhadap Kinerja Pegawai Bagian …","author":[{"dropping-particle":"","family":"Fanani","given":"Akhmad Ilman","non-dropping-particle":"","parse-names":false,"suffix":""},{"dropping-particle":"","family":"Adi","given":"Iwan Purwanto","non-dropping-particle":"","parse-names":false,"suffix":""}],"container-title":"Journal of Economic And Business","id":"ITEM-1","issue":"2","issued":{"date-parts":[["2020"]]},"page":"34-45","title":"Pengaruh Komunikasi, Lingkungan kerja dan insentif terhadap kinerja karyawan Honda prospect Pasuruan","type":"article-journal","volume":"1"},"uris":["http://www.mendeley.com/documents/?uuid=9247b456-1ab8-4696-970a-3d4dc847d32f","http://www.mendeley.com/documents/?uuid=c112a9c4-c1bc-432f-8cf6-e48752572a0e"]}],"mendeley":{"formattedCitation":"(Fanani and Adi 2020)","manualFormatting":"(Fanani dan Adi, 2020)","plainTextFormattedCitation":"(Fanani and Adi 2020)","previouslyFormattedCitation":"(Fanani and Adi 2020)"},"properties":{"noteIndex":0},"schema":"https://github.com/citation-style-language/schema/raw/master/csl-citation.json"}</w:instrText>
      </w:r>
      <w:r w:rsidR="00695518">
        <w:rPr>
          <w:rFonts w:ascii="Times New Roman" w:eastAsia="Times New Roman" w:hAnsi="Times New Roman" w:cs="Times New Roman"/>
          <w:color w:val="000000" w:themeColor="text1"/>
          <w:sz w:val="24"/>
          <w:szCs w:val="24"/>
        </w:rPr>
        <w:fldChar w:fldCharType="separate"/>
      </w:r>
      <w:r w:rsidR="00695518">
        <w:rPr>
          <w:rFonts w:ascii="Times New Roman" w:eastAsia="Times New Roman" w:hAnsi="Times New Roman" w:cs="Times New Roman"/>
          <w:noProof/>
          <w:color w:val="000000" w:themeColor="text1"/>
          <w:sz w:val="24"/>
          <w:szCs w:val="24"/>
        </w:rPr>
        <w:t>(Fanani dan</w:t>
      </w:r>
      <w:r w:rsidR="00695518" w:rsidRPr="00695518">
        <w:rPr>
          <w:rFonts w:ascii="Times New Roman" w:eastAsia="Times New Roman" w:hAnsi="Times New Roman" w:cs="Times New Roman"/>
          <w:noProof/>
          <w:color w:val="000000" w:themeColor="text1"/>
          <w:sz w:val="24"/>
          <w:szCs w:val="24"/>
        </w:rPr>
        <w:t xml:space="preserve"> Adi, 2020)</w:t>
      </w:r>
      <w:r w:rsidR="00695518">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Sistem insentif disusun dan dikelola untuk memastikan tercapainya tujuan. Tujuan yang paling utama adalah efisiensi, keadilan dan pemenuhan. Pengembangan tujuan pembayaran insentif sangat tergantung pada masing-masing perusahaan dan jenis usaha.</w:t>
      </w:r>
      <w:r w:rsidR="000D6FBA" w:rsidRPr="00F902BC">
        <w:rPr>
          <w:rFonts w:ascii="Times New Roman" w:eastAsia="Times New Roman" w:hAnsi="Times New Roman" w:cs="Times New Roman"/>
          <w:color w:val="000000" w:themeColor="text1"/>
          <w:sz w:val="24"/>
          <w:szCs w:val="24"/>
        </w:rPr>
        <w:t xml:space="preserve"> </w:t>
      </w:r>
      <w:r w:rsidRPr="00F902BC">
        <w:rPr>
          <w:rFonts w:ascii="Times New Roman" w:eastAsia="Times New Roman" w:hAnsi="Times New Roman" w:cs="Times New Roman"/>
          <w:color w:val="000000" w:themeColor="text1"/>
          <w:sz w:val="24"/>
          <w:szCs w:val="24"/>
        </w:rPr>
        <w:t>Menurut</w:t>
      </w:r>
      <w:r w:rsidR="00794D4F">
        <w:rPr>
          <w:rFonts w:ascii="Times New Roman" w:eastAsia="Times New Roman" w:hAnsi="Times New Roman" w:cs="Times New Roman"/>
          <w:color w:val="000000" w:themeColor="text1"/>
          <w:sz w:val="24"/>
          <w:szCs w:val="24"/>
        </w:rPr>
        <w:t xml:space="preserve"> </w:t>
      </w:r>
      <w:r w:rsidR="00BF7DC1">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Nawawi","given":"Hadari","non-dropping-particle":"","parse-names":false,"suffix":""}],"id":"ITEM-1","issued":{"date-parts":[["2016"]]},"publisher":"Gadjah Mada University Press","publisher-place":"Yogyakarta","title":"Manajemen Sumber Daya Manusia","type":"book"},"uris":["http://www.mendeley.com/documents/?uuid=9f930112-ae65-4491-a82f-37ffa60b2a9a","http://www.mendeley.com/documents/?uuid=fb8119a3-c84a-469c-96df-acc22601b3ed"]}],"mendeley":{"formattedCitation":"(Nawawi 2016)","manualFormatting":"Nawawi (2016: 93)","plainTextFormattedCitation":"(Nawawi 2016)","previouslyFormattedCitation":"(Nawawi 2016)"},"properties":{"noteIndex":0},"schema":"https://github.com/citation-style-language/schema/raw/master/csl-citation.json"}</w:instrText>
      </w:r>
      <w:r w:rsidR="00BF7DC1">
        <w:rPr>
          <w:rFonts w:ascii="Times New Roman" w:eastAsia="Times New Roman" w:hAnsi="Times New Roman" w:cs="Times New Roman"/>
          <w:color w:val="000000" w:themeColor="text1"/>
          <w:sz w:val="24"/>
          <w:szCs w:val="24"/>
        </w:rPr>
        <w:fldChar w:fldCharType="separate"/>
      </w:r>
      <w:r w:rsidR="00BF7DC1">
        <w:rPr>
          <w:rFonts w:ascii="Times New Roman" w:eastAsia="Times New Roman" w:hAnsi="Times New Roman" w:cs="Times New Roman"/>
          <w:noProof/>
          <w:color w:val="000000" w:themeColor="text1"/>
          <w:sz w:val="24"/>
          <w:szCs w:val="24"/>
        </w:rPr>
        <w:t>Nawawi (</w:t>
      </w:r>
      <w:r w:rsidR="00BF7DC1" w:rsidRPr="00BF7DC1">
        <w:rPr>
          <w:rFonts w:ascii="Times New Roman" w:eastAsia="Times New Roman" w:hAnsi="Times New Roman" w:cs="Times New Roman"/>
          <w:noProof/>
          <w:color w:val="000000" w:themeColor="text1"/>
          <w:sz w:val="24"/>
          <w:szCs w:val="24"/>
        </w:rPr>
        <w:t>2016</w:t>
      </w:r>
      <w:r w:rsidR="00BF7DC1">
        <w:rPr>
          <w:rFonts w:ascii="Times New Roman" w:eastAsia="Times New Roman" w:hAnsi="Times New Roman" w:cs="Times New Roman"/>
          <w:noProof/>
          <w:color w:val="000000" w:themeColor="text1"/>
          <w:sz w:val="24"/>
          <w:szCs w:val="24"/>
        </w:rPr>
        <w:t>: 93</w:t>
      </w:r>
      <w:r w:rsidR="00BF7DC1" w:rsidRPr="00BF7DC1">
        <w:rPr>
          <w:rFonts w:ascii="Times New Roman" w:eastAsia="Times New Roman" w:hAnsi="Times New Roman" w:cs="Times New Roman"/>
          <w:noProof/>
          <w:color w:val="000000" w:themeColor="text1"/>
          <w:sz w:val="24"/>
          <w:szCs w:val="24"/>
        </w:rPr>
        <w:t>)</w:t>
      </w:r>
      <w:r w:rsidR="00BF7DC1">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xml:space="preserve"> tujuan pemberian insentif adalah sebagai berikut:</w:t>
      </w:r>
    </w:p>
    <w:p w14:paraId="7480C784" w14:textId="77777777" w:rsidR="00673D45" w:rsidRPr="00F902BC" w:rsidRDefault="00673D45" w:rsidP="00C31973">
      <w:pPr>
        <w:numPr>
          <w:ilvl w:val="0"/>
          <w:numId w:val="16"/>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istem insentif didesain dalam hubungannya dengan sistem balas jasa (</w:t>
      </w:r>
      <w:r w:rsidRPr="00F902BC">
        <w:rPr>
          <w:rFonts w:ascii="Times New Roman" w:eastAsia="Times New Roman" w:hAnsi="Times New Roman" w:cs="Times New Roman"/>
          <w:i/>
          <w:color w:val="000000" w:themeColor="text1"/>
          <w:sz w:val="24"/>
          <w:szCs w:val="24"/>
        </w:rPr>
        <w:t>merit system</w:t>
      </w:r>
      <w:r w:rsidRPr="00F902BC">
        <w:rPr>
          <w:rFonts w:ascii="Times New Roman" w:eastAsia="Times New Roman" w:hAnsi="Times New Roman" w:cs="Times New Roman"/>
          <w:color w:val="000000" w:themeColor="text1"/>
          <w:sz w:val="24"/>
          <w:szCs w:val="24"/>
        </w:rPr>
        <w:t xml:space="preserve">), sehingga berfungsi dalam memotivasi pekerja agar terus menerus berusaha memperbaiki dan meningkatkan </w:t>
      </w:r>
      <w:r w:rsidRPr="00F902BC">
        <w:rPr>
          <w:rFonts w:ascii="Times New Roman" w:eastAsia="Times New Roman" w:hAnsi="Times New Roman" w:cs="Times New Roman"/>
          <w:color w:val="000000" w:themeColor="text1"/>
          <w:sz w:val="24"/>
          <w:szCs w:val="24"/>
        </w:rPr>
        <w:lastRenderedPageBreak/>
        <w:t>kemampuannya dalam melaksanakan tugas-tugas yang menjadi kewajiban/tanggung jawabnya.</w:t>
      </w:r>
    </w:p>
    <w:p w14:paraId="0B73018D" w14:textId="77777777" w:rsidR="00267514" w:rsidRPr="00F902BC" w:rsidRDefault="00673D45" w:rsidP="00C31973">
      <w:pPr>
        <w:numPr>
          <w:ilvl w:val="0"/>
          <w:numId w:val="16"/>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istem insentif merupakan tambahan bagi upah/gaji dasar yang diberikan sewaktu-waktu, dengan membedakan antara pekerja yang berprestasi dengan yang tidak/kurang berprestasi dalam melaksanakan pekerjaan/tugas-tugasnya.</w:t>
      </w:r>
    </w:p>
    <w:p w14:paraId="560F3598" w14:textId="14392CEB" w:rsidR="00673D45" w:rsidRPr="00F902BC" w:rsidRDefault="00673D45"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elain tujuan, pemberian insentif kepada karyawan bermanfaat untuk memberikan tanggung jawab dan dorongan kepada karyawan untuk dapat meningkatkan kinerja kerjanya.</w:t>
      </w:r>
      <w:r w:rsidR="00BF7DC1">
        <w:rPr>
          <w:rFonts w:ascii="Times New Roman" w:eastAsia="Times New Roman" w:hAnsi="Times New Roman" w:cs="Times New Roman"/>
          <w:color w:val="000000" w:themeColor="text1"/>
          <w:sz w:val="24"/>
          <w:szCs w:val="24"/>
        </w:rPr>
        <w:t xml:space="preserve"> </w:t>
      </w:r>
      <w:r w:rsidR="00BF7DC1">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Nawawi","given":"Hadari","non-dropping-particle":"","parse-names":false,"suffix":""}],"id":"ITEM-1","issued":{"date-parts":[["2016"]]},"publisher":"Gadjah Mada University Press","publisher-place":"Yogyakarta","title":"Manajemen Sumber Daya Manusia","type":"book"},"uris":["http://www.mendeley.com/documents/?uuid=fb8119a3-c84a-469c-96df-acc22601b3ed","http://www.mendeley.com/documents/?uuid=9f930112-ae65-4491-a82f-37ffa60b2a9a"]}],"mendeley":{"formattedCitation":"(Nawawi 2016)","manualFormatting":"Nawawi (2016: 94)","plainTextFormattedCitation":"(Nawawi 2016)","previouslyFormattedCitation":"(Nawawi 2016)"},"properties":{"noteIndex":0},"schema":"https://github.com/citation-style-language/schema/raw/master/csl-citation.json"}</w:instrText>
      </w:r>
      <w:r w:rsidR="00BF7DC1">
        <w:rPr>
          <w:rFonts w:ascii="Times New Roman" w:eastAsia="Times New Roman" w:hAnsi="Times New Roman" w:cs="Times New Roman"/>
          <w:color w:val="000000" w:themeColor="text1"/>
          <w:sz w:val="24"/>
          <w:szCs w:val="24"/>
        </w:rPr>
        <w:fldChar w:fldCharType="separate"/>
      </w:r>
      <w:r w:rsidR="00BF7DC1" w:rsidRPr="00BF7DC1">
        <w:rPr>
          <w:rFonts w:ascii="Times New Roman" w:eastAsia="Times New Roman" w:hAnsi="Times New Roman" w:cs="Times New Roman"/>
          <w:noProof/>
          <w:color w:val="000000" w:themeColor="text1"/>
          <w:sz w:val="24"/>
          <w:szCs w:val="24"/>
        </w:rPr>
        <w:t xml:space="preserve">Nawawi </w:t>
      </w:r>
      <w:r w:rsidR="00BF7DC1">
        <w:rPr>
          <w:rFonts w:ascii="Times New Roman" w:eastAsia="Times New Roman" w:hAnsi="Times New Roman" w:cs="Times New Roman"/>
          <w:noProof/>
          <w:color w:val="000000" w:themeColor="text1"/>
          <w:sz w:val="24"/>
          <w:szCs w:val="24"/>
        </w:rPr>
        <w:t>(</w:t>
      </w:r>
      <w:r w:rsidR="00BF7DC1" w:rsidRPr="00BF7DC1">
        <w:rPr>
          <w:rFonts w:ascii="Times New Roman" w:eastAsia="Times New Roman" w:hAnsi="Times New Roman" w:cs="Times New Roman"/>
          <w:noProof/>
          <w:color w:val="000000" w:themeColor="text1"/>
          <w:sz w:val="24"/>
          <w:szCs w:val="24"/>
        </w:rPr>
        <w:t>2016</w:t>
      </w:r>
      <w:r w:rsidR="00BF7DC1">
        <w:rPr>
          <w:rFonts w:ascii="Times New Roman" w:eastAsia="Times New Roman" w:hAnsi="Times New Roman" w:cs="Times New Roman"/>
          <w:noProof/>
          <w:color w:val="000000" w:themeColor="text1"/>
          <w:sz w:val="24"/>
          <w:szCs w:val="24"/>
        </w:rPr>
        <w:t>: 94</w:t>
      </w:r>
      <w:r w:rsidR="00BF7DC1" w:rsidRPr="00BF7DC1">
        <w:rPr>
          <w:rFonts w:ascii="Times New Roman" w:eastAsia="Times New Roman" w:hAnsi="Times New Roman" w:cs="Times New Roman"/>
          <w:noProof/>
          <w:color w:val="000000" w:themeColor="text1"/>
          <w:sz w:val="24"/>
          <w:szCs w:val="24"/>
        </w:rPr>
        <w:t>)</w:t>
      </w:r>
      <w:r w:rsidR="00BF7DC1">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xml:space="preserve"> menyatakan bahwa manfaat pemberian insentif adalah sebagai berikut:</w:t>
      </w:r>
    </w:p>
    <w:p w14:paraId="2087EAFA" w14:textId="77777777" w:rsidR="000F33F7" w:rsidRPr="00F902BC" w:rsidRDefault="000F33F7" w:rsidP="00C31973">
      <w:pPr>
        <w:numPr>
          <w:ilvl w:val="0"/>
          <w:numId w:val="17"/>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Insentif merupakan satu paket yang dapat saling menunjang dalam meningkatkan motivasi yang berdampak pada peningkatkan produktivitas pekerja.</w:t>
      </w:r>
    </w:p>
    <w:p w14:paraId="194E3BBC" w14:textId="77777777" w:rsidR="000F33F7" w:rsidRPr="00F902BC" w:rsidRDefault="000F33F7" w:rsidP="00C31973">
      <w:pPr>
        <w:numPr>
          <w:ilvl w:val="0"/>
          <w:numId w:val="17"/>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Insentif dapat dijadikan suatu struktur ganjaran yang fleksibel, yang diselenggarakan untuk merefleksikan posisi/kekuatan nyata organisasi secara ekonomis.</w:t>
      </w:r>
    </w:p>
    <w:p w14:paraId="695656A3" w14:textId="77777777" w:rsidR="000F33F7" w:rsidRPr="00F902BC" w:rsidRDefault="000F33F7" w:rsidP="00C31973">
      <w:pPr>
        <w:numPr>
          <w:ilvl w:val="0"/>
          <w:numId w:val="17"/>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Insentif dapat meningkatkan jaminan kesejahteraan bagi para pekerja.</w:t>
      </w:r>
    </w:p>
    <w:p w14:paraId="3046A606" w14:textId="77777777" w:rsidR="000F33F7" w:rsidRPr="00F902BC" w:rsidRDefault="000F33F7" w:rsidP="00C31973">
      <w:pPr>
        <w:numPr>
          <w:ilvl w:val="0"/>
          <w:numId w:val="17"/>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Insentif berfungsi untuk memudahkan penarikan (rekrutmen) dan mempertahankan pekerja yang potensial.</w:t>
      </w:r>
    </w:p>
    <w:p w14:paraId="215C02DB" w14:textId="77777777" w:rsidR="00673D45" w:rsidRPr="00F902BC" w:rsidRDefault="000F33F7" w:rsidP="00C31973">
      <w:pPr>
        <w:numPr>
          <w:ilvl w:val="0"/>
          <w:numId w:val="17"/>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Insentif dapat mendidik pekerja secara individual untuk memahami kedudukannya dalam memberikan kontribusi sebagai faktor yang menentukan sukses organisasi.</w:t>
      </w:r>
    </w:p>
    <w:p w14:paraId="5D349E17" w14:textId="1B8E25EC" w:rsidR="009A0ACF" w:rsidRPr="00F902BC" w:rsidRDefault="00BF7DC1" w:rsidP="003C4B5C">
      <w:pPr>
        <w:spacing w:line="480" w:lineRule="auto"/>
        <w:ind w:left="1151" w:firstLine="692"/>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Hasibuan","given":"Malayu S.P.","non-dropping-particle":"","parse-names":false,"suffix":""}],"id":"ITEM-1","issued":{"date-parts":[["2013"]]},"number-of-pages":"273","publisher":"PT Bumi Aksara","publisher-place":"Jakarta","title":"Manajemen Sumber Daya Manusia Edisi Revisi","type":"book"},"uris":["http://www.mendeley.com/documents/?uuid=cfbb08d4-0dae-4439-92ec-6746288668f4","http://www.mendeley.com/documents/?uuid=1bd674d9-9c8e-4c88-9673-97068ab40eb4"]}],"mendeley":{"formattedCitation":"(Hasibuan 2013)","manualFormatting":"Hasibuan (2013: 201)","plainTextFormattedCitation":"(Hasibuan 2013)","previouslyFormattedCitation":"(Hasibuan 2013)"},"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Hasibuan</w:t>
      </w:r>
      <w:r w:rsidRPr="00BF7DC1">
        <w:rPr>
          <w:rFonts w:ascii="Times New Roman" w:eastAsia="Times New Roman" w:hAnsi="Times New Roman" w:cs="Times New Roman"/>
          <w:noProof/>
          <w:color w:val="000000" w:themeColor="text1"/>
          <w:sz w:val="24"/>
          <w:szCs w:val="24"/>
        </w:rPr>
        <w:t xml:space="preserve"> </w:t>
      </w:r>
      <w:r>
        <w:rPr>
          <w:rFonts w:ascii="Times New Roman" w:eastAsia="Times New Roman" w:hAnsi="Times New Roman" w:cs="Times New Roman"/>
          <w:noProof/>
          <w:color w:val="000000" w:themeColor="text1"/>
          <w:sz w:val="24"/>
          <w:szCs w:val="24"/>
        </w:rPr>
        <w:t>(</w:t>
      </w:r>
      <w:r w:rsidRPr="00BF7DC1">
        <w:rPr>
          <w:rFonts w:ascii="Times New Roman" w:eastAsia="Times New Roman" w:hAnsi="Times New Roman" w:cs="Times New Roman"/>
          <w:noProof/>
          <w:color w:val="000000" w:themeColor="text1"/>
          <w:sz w:val="24"/>
          <w:szCs w:val="24"/>
        </w:rPr>
        <w:t>2013</w:t>
      </w:r>
      <w:r>
        <w:rPr>
          <w:rFonts w:ascii="Times New Roman" w:eastAsia="Times New Roman" w:hAnsi="Times New Roman" w:cs="Times New Roman"/>
          <w:noProof/>
          <w:color w:val="000000" w:themeColor="text1"/>
          <w:sz w:val="24"/>
          <w:szCs w:val="24"/>
        </w:rPr>
        <w:t>: 201</w:t>
      </w:r>
      <w:r w:rsidRPr="00BF7DC1">
        <w:rPr>
          <w:rFonts w:ascii="Times New Roman" w:eastAsia="Times New Roman" w:hAnsi="Times New Roman" w:cs="Times New Roman"/>
          <w:noProof/>
          <w:color w:val="000000" w:themeColor="text1"/>
          <w:sz w:val="24"/>
          <w:szCs w:val="24"/>
        </w:rPr>
        <w:t>)</w:t>
      </w:r>
      <w:r>
        <w:rPr>
          <w:rFonts w:ascii="Times New Roman" w:eastAsia="Times New Roman" w:hAnsi="Times New Roman" w:cs="Times New Roman"/>
          <w:color w:val="000000" w:themeColor="text1"/>
          <w:sz w:val="24"/>
          <w:szCs w:val="24"/>
        </w:rPr>
        <w:fldChar w:fldCharType="end"/>
      </w:r>
      <w:r w:rsidR="00F570A4" w:rsidRPr="00F570A4">
        <w:rPr>
          <w:rFonts w:ascii="Times New Roman" w:eastAsia="Times New Roman" w:hAnsi="Times New Roman" w:cs="Times New Roman"/>
          <w:color w:val="000000" w:themeColor="text1"/>
          <w:sz w:val="24"/>
          <w:szCs w:val="24"/>
        </w:rPr>
        <w:t xml:space="preserve"> </w:t>
      </w:r>
      <w:r w:rsidR="00F7268C">
        <w:rPr>
          <w:rFonts w:ascii="Times New Roman" w:eastAsia="Times New Roman" w:hAnsi="Times New Roman" w:cs="Times New Roman"/>
          <w:color w:val="000000" w:themeColor="text1"/>
          <w:sz w:val="24"/>
          <w:szCs w:val="24"/>
        </w:rPr>
        <w:t xml:space="preserve">menyatakan </w:t>
      </w:r>
      <w:r w:rsidR="00F570A4" w:rsidRPr="00F570A4">
        <w:rPr>
          <w:rFonts w:ascii="Times New Roman" w:eastAsia="Times New Roman" w:hAnsi="Times New Roman" w:cs="Times New Roman"/>
          <w:color w:val="000000" w:themeColor="text1"/>
          <w:sz w:val="24"/>
          <w:szCs w:val="24"/>
        </w:rPr>
        <w:t>ada tiga bentuk pemberian insentif yang diberikan oleh perusahaan kepada karyawan yaitu</w:t>
      </w:r>
      <w:r w:rsidR="00F7268C">
        <w:rPr>
          <w:rFonts w:ascii="Times New Roman" w:eastAsia="Times New Roman" w:hAnsi="Times New Roman" w:cs="Times New Roman"/>
          <w:color w:val="000000" w:themeColor="text1"/>
          <w:sz w:val="24"/>
          <w:szCs w:val="24"/>
        </w:rPr>
        <w:t xml:space="preserve"> </w:t>
      </w:r>
      <w:r w:rsidR="000F33F7" w:rsidRPr="00F902BC">
        <w:rPr>
          <w:rFonts w:ascii="Times New Roman" w:eastAsia="Times New Roman" w:hAnsi="Times New Roman" w:cs="Times New Roman"/>
          <w:color w:val="000000" w:themeColor="text1"/>
          <w:sz w:val="24"/>
          <w:szCs w:val="24"/>
        </w:rPr>
        <w:t>sebagai berikut:</w:t>
      </w:r>
    </w:p>
    <w:p w14:paraId="46A1BB7C" w14:textId="77777777" w:rsidR="000F33F7" w:rsidRPr="00F902BC" w:rsidRDefault="000F33F7" w:rsidP="00C31973">
      <w:pPr>
        <w:numPr>
          <w:ilvl w:val="0"/>
          <w:numId w:val="18"/>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Nonmaterial Insentif</w:t>
      </w:r>
    </w:p>
    <w:p w14:paraId="45A269CD" w14:textId="77777777" w:rsidR="000F33F7" w:rsidRPr="00F902BC" w:rsidRDefault="000F33F7"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Nonmaterial insentif adalah daya perangsang yang diberikan kepada karyawan berbentuk penghargaan berdasarkan prestasinya, di bawah prestasi standar.</w:t>
      </w:r>
    </w:p>
    <w:p w14:paraId="02C1AA94" w14:textId="77777777" w:rsidR="000F33F7" w:rsidRPr="00F902BC" w:rsidRDefault="000F33F7" w:rsidP="00C31973">
      <w:pPr>
        <w:numPr>
          <w:ilvl w:val="0"/>
          <w:numId w:val="18"/>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osial Insentif</w:t>
      </w:r>
    </w:p>
    <w:p w14:paraId="5AB99FB8" w14:textId="77777777" w:rsidR="000F33F7" w:rsidRPr="00F902BC" w:rsidRDefault="000F33F7"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osial insentif adalah daya perangsang yang diberikan kepada karyawan berdasarkan prestasi kerjanya, berupa fasilitas dan kesempatan untuk mengembangkan kemampuannya seperti promosi, mengikuti pendidikan, atau naik haji.</w:t>
      </w:r>
    </w:p>
    <w:p w14:paraId="1E313947" w14:textId="77777777" w:rsidR="000F33F7" w:rsidRPr="00F902BC" w:rsidRDefault="000F33F7" w:rsidP="00C31973">
      <w:pPr>
        <w:numPr>
          <w:ilvl w:val="0"/>
          <w:numId w:val="18"/>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aterial Insentif</w:t>
      </w:r>
    </w:p>
    <w:p w14:paraId="616F24B2" w14:textId="77777777" w:rsidR="00F51580" w:rsidRPr="00F902BC" w:rsidRDefault="000F33F7" w:rsidP="00F902BC">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aterial insentif adalah daya perangsang yang diberikan kepada karyawan berdasarkan prestasi kerjanya, berbentuk uang dan barang. Material insentif ini bernilai ekonomis sehingga dapat meningkatkan kesejahteraa</w:t>
      </w:r>
      <w:r w:rsidR="00F902BC" w:rsidRPr="00F902BC">
        <w:rPr>
          <w:rFonts w:ascii="Times New Roman" w:eastAsia="Times New Roman" w:hAnsi="Times New Roman" w:cs="Times New Roman"/>
          <w:color w:val="000000" w:themeColor="text1"/>
          <w:sz w:val="24"/>
          <w:szCs w:val="24"/>
        </w:rPr>
        <w:t>n karyawan beserta keluarganya.</w:t>
      </w:r>
    </w:p>
    <w:p w14:paraId="7FDF9A93" w14:textId="77777777" w:rsidR="00267514" w:rsidRPr="00F902BC" w:rsidRDefault="00267514" w:rsidP="00C31973">
      <w:pPr>
        <w:numPr>
          <w:ilvl w:val="0"/>
          <w:numId w:val="15"/>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Faktor yang Mempengaruhi Insentif</w:t>
      </w:r>
    </w:p>
    <w:p w14:paraId="4039F868" w14:textId="66379829" w:rsidR="000F33F7" w:rsidRPr="00F902BC" w:rsidRDefault="00CA01EA"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enurut</w:t>
      </w:r>
      <w:r w:rsidR="00BF7DC1">
        <w:rPr>
          <w:rFonts w:ascii="Times New Roman" w:eastAsia="Times New Roman" w:hAnsi="Times New Roman" w:cs="Times New Roman"/>
          <w:color w:val="000000" w:themeColor="text1"/>
          <w:sz w:val="24"/>
          <w:szCs w:val="24"/>
        </w:rPr>
        <w:t xml:space="preserve"> </w:t>
      </w:r>
      <w:r w:rsidR="00BF7DC1">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Yani","given":"M.","non-dropping-particle":"","parse-names":false,"suffix":""}],"id":"ITEM-1","issued":{"date-parts":[["2012"]]},"publisher":"Mitra Wacana Media","publisher-place":"Jakarta","title":"Manajemen Sumber daya Manusia","type":"book"},"uris":["http://www.mendeley.com/documents/?uuid=819f6ac5-b340-449c-844c-10eecb097da0","http://www.mendeley.com/documents/?uuid=032045e2-a42b-44a3-aa36-ee34f3a6aa0d"]}],"mendeley":{"formattedCitation":"(Yani 2012)","manualFormatting":"Yani (2012: 148)","plainTextFormattedCitation":"(Yani 2012)","previouslyFormattedCitation":"(Yani 2012)"},"properties":{"noteIndex":0},"schema":"https://github.com/citation-style-language/schema/raw/master/csl-citation.json"}</w:instrText>
      </w:r>
      <w:r w:rsidR="00BF7DC1">
        <w:rPr>
          <w:rFonts w:ascii="Times New Roman" w:eastAsia="Times New Roman" w:hAnsi="Times New Roman" w:cs="Times New Roman"/>
          <w:color w:val="000000" w:themeColor="text1"/>
          <w:sz w:val="24"/>
          <w:szCs w:val="24"/>
        </w:rPr>
        <w:fldChar w:fldCharType="separate"/>
      </w:r>
      <w:r w:rsidR="00BF7DC1" w:rsidRPr="00BF7DC1">
        <w:rPr>
          <w:rFonts w:ascii="Times New Roman" w:eastAsia="Times New Roman" w:hAnsi="Times New Roman" w:cs="Times New Roman"/>
          <w:noProof/>
          <w:color w:val="000000" w:themeColor="text1"/>
          <w:sz w:val="24"/>
          <w:szCs w:val="24"/>
        </w:rPr>
        <w:t xml:space="preserve">Yani </w:t>
      </w:r>
      <w:r w:rsidR="00BF7DC1">
        <w:rPr>
          <w:rFonts w:ascii="Times New Roman" w:eastAsia="Times New Roman" w:hAnsi="Times New Roman" w:cs="Times New Roman"/>
          <w:noProof/>
          <w:color w:val="000000" w:themeColor="text1"/>
          <w:sz w:val="24"/>
          <w:szCs w:val="24"/>
        </w:rPr>
        <w:t>(</w:t>
      </w:r>
      <w:r w:rsidR="00BF7DC1" w:rsidRPr="00BF7DC1">
        <w:rPr>
          <w:rFonts w:ascii="Times New Roman" w:eastAsia="Times New Roman" w:hAnsi="Times New Roman" w:cs="Times New Roman"/>
          <w:noProof/>
          <w:color w:val="000000" w:themeColor="text1"/>
          <w:sz w:val="24"/>
          <w:szCs w:val="24"/>
        </w:rPr>
        <w:t>2012</w:t>
      </w:r>
      <w:r w:rsidR="008305AF">
        <w:rPr>
          <w:rFonts w:ascii="Times New Roman" w:eastAsia="Times New Roman" w:hAnsi="Times New Roman" w:cs="Times New Roman"/>
          <w:noProof/>
          <w:color w:val="000000" w:themeColor="text1"/>
          <w:sz w:val="24"/>
          <w:szCs w:val="24"/>
        </w:rPr>
        <w:t>: 148</w:t>
      </w:r>
      <w:r w:rsidR="00BF7DC1" w:rsidRPr="00BF7DC1">
        <w:rPr>
          <w:rFonts w:ascii="Times New Roman" w:eastAsia="Times New Roman" w:hAnsi="Times New Roman" w:cs="Times New Roman"/>
          <w:noProof/>
          <w:color w:val="000000" w:themeColor="text1"/>
          <w:sz w:val="24"/>
          <w:szCs w:val="24"/>
        </w:rPr>
        <w:t>)</w:t>
      </w:r>
      <w:r w:rsidR="00BF7DC1">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xml:space="preserve"> faktor-faktor yang mempengaruhi insentif:</w:t>
      </w:r>
    </w:p>
    <w:p w14:paraId="0AFB8321" w14:textId="77777777" w:rsidR="00CA01EA" w:rsidRPr="00F902BC" w:rsidRDefault="00CA01EA" w:rsidP="00C31973">
      <w:pPr>
        <w:numPr>
          <w:ilvl w:val="0"/>
          <w:numId w:val="19"/>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asaran yang ditetapkan dengan jelas dan dikomunikasikan dengan baik.</w:t>
      </w:r>
    </w:p>
    <w:p w14:paraId="6DE23831" w14:textId="77777777" w:rsidR="00CA01EA" w:rsidRPr="00F902BC" w:rsidRDefault="00CA01EA" w:rsidP="00C31973">
      <w:pPr>
        <w:numPr>
          <w:ilvl w:val="0"/>
          <w:numId w:val="19"/>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omunikasi realistis untuk berhasil.</w:t>
      </w:r>
    </w:p>
    <w:p w14:paraId="1A929A47" w14:textId="77777777" w:rsidR="00CA01EA" w:rsidRPr="00F902BC" w:rsidRDefault="00CA01EA" w:rsidP="00C31973">
      <w:pPr>
        <w:numPr>
          <w:ilvl w:val="0"/>
          <w:numId w:val="19"/>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Pengetahuan mengenai nilai yang diciptakan jika mencapai sasaran tersebut.</w:t>
      </w:r>
    </w:p>
    <w:p w14:paraId="05354D9E" w14:textId="77777777" w:rsidR="00CA01EA" w:rsidRPr="00F902BC" w:rsidRDefault="00CA01EA" w:rsidP="00C31973">
      <w:pPr>
        <w:numPr>
          <w:ilvl w:val="0"/>
          <w:numId w:val="19"/>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uatu gagasan mengenai prestasi nilai yang perusahaan inginkan untuk dibagi dengan karyawan.</w:t>
      </w:r>
    </w:p>
    <w:p w14:paraId="68EF663C" w14:textId="77777777" w:rsidR="00CA01EA" w:rsidRPr="00F902BC" w:rsidRDefault="00CA01EA" w:rsidP="00C31973">
      <w:pPr>
        <w:numPr>
          <w:ilvl w:val="0"/>
          <w:numId w:val="19"/>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istem umpan balik yang mencegah kejutan yang tidak menyenangkan.</w:t>
      </w:r>
    </w:p>
    <w:p w14:paraId="433202B5" w14:textId="77777777" w:rsidR="00F902BC" w:rsidRPr="008305AF" w:rsidRDefault="00CA01EA" w:rsidP="00F902BC">
      <w:pPr>
        <w:numPr>
          <w:ilvl w:val="0"/>
          <w:numId w:val="19"/>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ersetujuan mengenai cara menghitung insentif dan menentukan kapan insentif tersebut akan dibayarkan.</w:t>
      </w:r>
    </w:p>
    <w:p w14:paraId="709EBDB5" w14:textId="77777777" w:rsidR="00267514" w:rsidRPr="00F902BC" w:rsidRDefault="00267514" w:rsidP="00C31973">
      <w:pPr>
        <w:numPr>
          <w:ilvl w:val="0"/>
          <w:numId w:val="15"/>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Indikator Insentif</w:t>
      </w:r>
    </w:p>
    <w:p w14:paraId="14E0AE6F" w14:textId="474C6C03" w:rsidR="00D246F2" w:rsidRPr="00F902BC" w:rsidRDefault="008305AF" w:rsidP="00C31973">
      <w:pPr>
        <w:spacing w:line="480" w:lineRule="auto"/>
        <w:ind w:left="1151" w:firstLine="692"/>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bstract":"This research is important because employees performance in PT. PNM (Permodalan Nasional Madani) ULaMM Padangsidimpuan are low. The aims of this research are to know the effects of discipline and incentive to employee performance in PT. PNM (Permodalan Nasional Madani) ULaMM Padangsidimpuan. This is a quantitative research. The data collected by using questionnaires with 45 persons. The data analyzed by using correlation and regression through SPSS versi 22. The results of this research are: discipline has no significant partial effect to employee performance, incentive has significant partial effect to employee performance. Then discipline and incentive have significant simultan effect to employee performance in PT. PNM (Permodalan Nasional Madani) ULaMM Padangsidimpuan.","author":[{"dropping-particle":"","family":"Isa","given":"Muhammad","non-dropping-particle":"","parse-names":false,"suffix":""}],"container-title":"Jurnal Ilmu Manajemen dan Bisnis Islam","id":"ITEM-1","issue":"1","issued":{"date-parts":[["2018"]]},"page":"82-95","title":"Pengaruh Kedisiplinan Dan Insentif Terhadap Kinerja Karyawan Pada PT. PNM (Permodalan Nasional Madani) ULaMM Padangsidimpuan","type":"article-journal","volume":"4"},"uris":["http://www.mendeley.com/documents/?uuid=57fdcb95-2095-401f-973c-90cddaa465bd","http://www.mendeley.com/documents/?uuid=851f542f-037b-458e-8652-6cd117aa58a0"]}],"mendeley":{"formattedCitation":"(Isa 2018)","manualFormatting":"Isa (2018)","plainTextFormattedCitation":"(Isa 2018)","previouslyFormattedCitation":"(Isa 2018)"},"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Isa</w:t>
      </w:r>
      <w:r w:rsidRPr="008305AF">
        <w:rPr>
          <w:rFonts w:ascii="Times New Roman" w:eastAsia="Times New Roman" w:hAnsi="Times New Roman" w:cs="Times New Roman"/>
          <w:noProof/>
          <w:color w:val="000000" w:themeColor="text1"/>
          <w:sz w:val="24"/>
          <w:szCs w:val="24"/>
        </w:rPr>
        <w:t xml:space="preserve"> </w:t>
      </w:r>
      <w:r>
        <w:rPr>
          <w:rFonts w:ascii="Times New Roman" w:eastAsia="Times New Roman" w:hAnsi="Times New Roman" w:cs="Times New Roman"/>
          <w:noProof/>
          <w:color w:val="000000" w:themeColor="text1"/>
          <w:sz w:val="24"/>
          <w:szCs w:val="24"/>
        </w:rPr>
        <w:t>(</w:t>
      </w:r>
      <w:r w:rsidRPr="008305AF">
        <w:rPr>
          <w:rFonts w:ascii="Times New Roman" w:eastAsia="Times New Roman" w:hAnsi="Times New Roman" w:cs="Times New Roman"/>
          <w:noProof/>
          <w:color w:val="000000" w:themeColor="text1"/>
          <w:sz w:val="24"/>
          <w:szCs w:val="24"/>
        </w:rPr>
        <w:t>2018)</w:t>
      </w:r>
      <w:r>
        <w:rPr>
          <w:rFonts w:ascii="Times New Roman" w:eastAsia="Times New Roman" w:hAnsi="Times New Roman" w:cs="Times New Roman"/>
          <w:color w:val="000000" w:themeColor="text1"/>
          <w:sz w:val="24"/>
          <w:szCs w:val="24"/>
        </w:rPr>
        <w:fldChar w:fldCharType="end"/>
      </w:r>
      <w:r w:rsidR="00CA01EA" w:rsidRPr="00F902BC">
        <w:rPr>
          <w:rFonts w:ascii="Times New Roman" w:eastAsia="Times New Roman" w:hAnsi="Times New Roman" w:cs="Times New Roman"/>
          <w:color w:val="000000" w:themeColor="text1"/>
          <w:sz w:val="24"/>
          <w:szCs w:val="24"/>
        </w:rPr>
        <w:t xml:space="preserve"> menyatakan ada beberapa hal yang menjadi indikator insentif antara lain sebagai berikut:</w:t>
      </w:r>
    </w:p>
    <w:p w14:paraId="0A909E89" w14:textId="77777777" w:rsidR="00CA01EA" w:rsidRPr="00F902BC" w:rsidRDefault="00CA01EA" w:rsidP="00C31973">
      <w:pPr>
        <w:numPr>
          <w:ilvl w:val="0"/>
          <w:numId w:val="20"/>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inerja</w:t>
      </w:r>
    </w:p>
    <w:p w14:paraId="691EA8D0" w14:textId="77777777" w:rsidR="00F51580" w:rsidRPr="00F902BC" w:rsidRDefault="00CA01EA" w:rsidP="00F902BC">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istem insentif dengan cara ini langsung mengkaitkan besarnya insentif dengan kinerja yang telah ditunjukkan oleh pegawai yang bersangkutan.</w:t>
      </w:r>
    </w:p>
    <w:p w14:paraId="583F127F" w14:textId="77777777" w:rsidR="00CA01EA" w:rsidRPr="00F902BC" w:rsidRDefault="00CA01EA" w:rsidP="00C31973">
      <w:pPr>
        <w:numPr>
          <w:ilvl w:val="0"/>
          <w:numId w:val="20"/>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Lama kerja</w:t>
      </w:r>
    </w:p>
    <w:p w14:paraId="06B5714D" w14:textId="77777777" w:rsidR="00CA01EA" w:rsidRPr="00F902BC" w:rsidRDefault="00CA01EA"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imana besarnya insentif ditentukan atas dasar lamanya pegawai menyelesaikan suatu pekerjaan</w:t>
      </w:r>
      <w:r w:rsidR="00C31973" w:rsidRPr="00F902BC">
        <w:rPr>
          <w:rFonts w:ascii="Times New Roman" w:eastAsia="Times New Roman" w:hAnsi="Times New Roman" w:cs="Times New Roman"/>
          <w:color w:val="000000" w:themeColor="text1"/>
          <w:sz w:val="24"/>
          <w:szCs w:val="24"/>
        </w:rPr>
        <w:t>.</w:t>
      </w:r>
    </w:p>
    <w:p w14:paraId="79C83E4F" w14:textId="77777777" w:rsidR="00CA01EA" w:rsidRPr="00F902BC" w:rsidRDefault="00CA01EA" w:rsidP="00C31973">
      <w:pPr>
        <w:numPr>
          <w:ilvl w:val="0"/>
          <w:numId w:val="20"/>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enioritas</w:t>
      </w:r>
    </w:p>
    <w:p w14:paraId="120B4467" w14:textId="77777777" w:rsidR="00CA01EA" w:rsidRDefault="00CA01EA"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imana sistem insentif ini didasarkan pada masa kerja atau senioritas karyawan yang bersangkutan dalam suatu organisasi</w:t>
      </w:r>
      <w:r w:rsidR="00C31973" w:rsidRPr="00F902BC">
        <w:rPr>
          <w:rFonts w:ascii="Times New Roman" w:eastAsia="Times New Roman" w:hAnsi="Times New Roman" w:cs="Times New Roman"/>
          <w:color w:val="000000" w:themeColor="text1"/>
          <w:sz w:val="24"/>
          <w:szCs w:val="24"/>
        </w:rPr>
        <w:t>.</w:t>
      </w:r>
    </w:p>
    <w:p w14:paraId="37519F48" w14:textId="77777777" w:rsidR="003C4B5C" w:rsidRDefault="003C4B5C" w:rsidP="00C31973">
      <w:pPr>
        <w:spacing w:line="480" w:lineRule="auto"/>
        <w:ind w:left="1491"/>
        <w:jc w:val="both"/>
        <w:rPr>
          <w:rFonts w:ascii="Times New Roman" w:eastAsia="Times New Roman" w:hAnsi="Times New Roman" w:cs="Times New Roman"/>
          <w:color w:val="000000" w:themeColor="text1"/>
          <w:sz w:val="24"/>
          <w:szCs w:val="24"/>
        </w:rPr>
      </w:pPr>
    </w:p>
    <w:p w14:paraId="5158711C" w14:textId="77777777" w:rsidR="003C4B5C" w:rsidRPr="00F902BC" w:rsidRDefault="003C4B5C" w:rsidP="00C31973">
      <w:pPr>
        <w:spacing w:line="480" w:lineRule="auto"/>
        <w:ind w:left="1491"/>
        <w:jc w:val="both"/>
        <w:rPr>
          <w:rFonts w:ascii="Times New Roman" w:eastAsia="Times New Roman" w:hAnsi="Times New Roman" w:cs="Times New Roman"/>
          <w:color w:val="000000" w:themeColor="text1"/>
          <w:sz w:val="24"/>
          <w:szCs w:val="24"/>
        </w:rPr>
      </w:pPr>
    </w:p>
    <w:p w14:paraId="554BE5E1" w14:textId="77777777" w:rsidR="00CA01EA" w:rsidRPr="00F902BC" w:rsidRDefault="00CA01EA" w:rsidP="00C31973">
      <w:pPr>
        <w:numPr>
          <w:ilvl w:val="0"/>
          <w:numId w:val="20"/>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Kebutuhan</w:t>
      </w:r>
    </w:p>
    <w:p w14:paraId="5BBEC6FF" w14:textId="77777777" w:rsidR="00CA01EA" w:rsidRPr="00F902BC" w:rsidRDefault="00CA01EA"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Insentif dengan cara ini menunjukkan bahwa insentif pada pegawai didasarkan pada tingkat urgensi kebutuhan hidup yang layak dari pegawai</w:t>
      </w:r>
      <w:r w:rsidR="00C31973" w:rsidRPr="00F902BC">
        <w:rPr>
          <w:rFonts w:ascii="Times New Roman" w:eastAsia="Times New Roman" w:hAnsi="Times New Roman" w:cs="Times New Roman"/>
          <w:color w:val="000000" w:themeColor="text1"/>
          <w:sz w:val="24"/>
          <w:szCs w:val="24"/>
        </w:rPr>
        <w:t>.</w:t>
      </w:r>
    </w:p>
    <w:p w14:paraId="40E511CF" w14:textId="77777777" w:rsidR="00CA01EA" w:rsidRPr="00F902BC" w:rsidRDefault="00CA01EA" w:rsidP="00C31973">
      <w:pPr>
        <w:numPr>
          <w:ilvl w:val="0"/>
          <w:numId w:val="20"/>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adilan dan kelayakan</w:t>
      </w:r>
    </w:p>
    <w:p w14:paraId="2EE8FEA1" w14:textId="77777777" w:rsidR="00F902BC" w:rsidRPr="00F902BC" w:rsidRDefault="00CA01EA" w:rsidP="008305AF">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Yaitu makin tinggi pengorbanan karyawan maka semakin tinggi insentif yang diharapkan, oleh karenanya yang harus dinilai adalah pengorbanannya yang diperlukan dalam suatu jabatan</w:t>
      </w:r>
      <w:r w:rsidR="00C31973" w:rsidRPr="00F902BC">
        <w:rPr>
          <w:rFonts w:ascii="Times New Roman" w:eastAsia="Times New Roman" w:hAnsi="Times New Roman" w:cs="Times New Roman"/>
          <w:color w:val="000000" w:themeColor="text1"/>
          <w:sz w:val="24"/>
          <w:szCs w:val="24"/>
        </w:rPr>
        <w:t>.</w:t>
      </w:r>
    </w:p>
    <w:p w14:paraId="3B7D2474" w14:textId="77777777" w:rsidR="00CA01EA" w:rsidRPr="00F902BC" w:rsidRDefault="00CA01EA" w:rsidP="00C31973">
      <w:pPr>
        <w:numPr>
          <w:ilvl w:val="0"/>
          <w:numId w:val="20"/>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Evaluasi jabatan</w:t>
      </w:r>
    </w:p>
    <w:p w14:paraId="4AEC584C" w14:textId="77777777" w:rsidR="00D246F2" w:rsidRPr="00F902BC" w:rsidRDefault="00CA01EA"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Yaitu suatu usaha untuk menentukan dan membandingkan nilai suatu jabatan tertentu dengan nilai jabatan lain dalam suatu organisasi.</w:t>
      </w:r>
    </w:p>
    <w:p w14:paraId="68043380" w14:textId="77777777" w:rsidR="00311BFC" w:rsidRPr="00F902BC" w:rsidRDefault="00F34207" w:rsidP="00311BFC">
      <w:pPr>
        <w:spacing w:line="480" w:lineRule="auto"/>
        <w:ind w:left="1151" w:firstLine="692"/>
        <w:jc w:val="both"/>
        <w:rPr>
          <w:rFonts w:ascii="Times New Roman" w:eastAsia="Times New Roman" w:hAnsi="Times New Roman" w:cs="Times New Roman"/>
          <w:color w:val="000000" w:themeColor="text1"/>
          <w:sz w:val="32"/>
          <w:szCs w:val="24"/>
        </w:rPr>
      </w:pPr>
      <w:r w:rsidRPr="00F902BC">
        <w:rPr>
          <w:rFonts w:ascii="Times New Roman" w:hAnsi="Times New Roman" w:cs="Times New Roman"/>
          <w:color w:val="000000" w:themeColor="text1"/>
          <w:sz w:val="24"/>
        </w:rPr>
        <w:t>Dapat</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disimpulkan</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bahwa</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insentif</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dalam</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penelitian ini diukur dengan standar penilaian berupa indikator,</w:t>
      </w:r>
      <w:r w:rsidRPr="00F902BC">
        <w:rPr>
          <w:rFonts w:ascii="Times New Roman" w:hAnsi="Times New Roman" w:cs="Times New Roman"/>
          <w:color w:val="000000" w:themeColor="text1"/>
          <w:spacing w:val="1"/>
          <w:sz w:val="24"/>
        </w:rPr>
        <w:t xml:space="preserve"> </w:t>
      </w:r>
      <w:r w:rsidR="000D6FBA" w:rsidRPr="00F902BC">
        <w:rPr>
          <w:rFonts w:ascii="Times New Roman" w:hAnsi="Times New Roman" w:cs="Times New Roman"/>
          <w:color w:val="000000" w:themeColor="text1"/>
          <w:sz w:val="24"/>
        </w:rPr>
        <w:t>yaitu dari</w:t>
      </w:r>
      <w:r w:rsidRPr="00F902BC">
        <w:rPr>
          <w:rFonts w:ascii="Times New Roman" w:hAnsi="Times New Roman" w:cs="Times New Roman"/>
          <w:color w:val="000000" w:themeColor="text1"/>
          <w:sz w:val="24"/>
        </w:rPr>
        <w:t xml:space="preserve"> kinerja, lama kerja, senioritas, kebutuhan, keadilan dan kelayakan serta evaluasi jabatan.</w:t>
      </w:r>
      <w:r w:rsidR="000D6FBA" w:rsidRPr="00F902BC">
        <w:rPr>
          <w:rFonts w:ascii="Times New Roman" w:hAnsi="Times New Roman" w:cs="Times New Roman"/>
          <w:color w:val="000000" w:themeColor="text1"/>
          <w:sz w:val="24"/>
        </w:rPr>
        <w:t xml:space="preserve"> Penilaian itu dapat</w:t>
      </w:r>
      <w:r w:rsidRPr="00F902BC">
        <w:rPr>
          <w:rFonts w:ascii="Times New Roman" w:hAnsi="Times New Roman" w:cs="Times New Roman"/>
          <w:color w:val="000000" w:themeColor="text1"/>
          <w:sz w:val="24"/>
        </w:rPr>
        <w:t xml:space="preserve"> </w:t>
      </w:r>
      <w:r w:rsidR="000D6FBA" w:rsidRPr="00F902BC">
        <w:rPr>
          <w:rFonts w:ascii="Times New Roman" w:eastAsia="Times New Roman" w:hAnsi="Times New Roman" w:cs="Times New Roman"/>
          <w:color w:val="000000" w:themeColor="text1"/>
          <w:sz w:val="24"/>
          <w:szCs w:val="24"/>
        </w:rPr>
        <w:t>memberikan tanggung jawab dan dorongan kepada karyawan untuk dapat meningkatkan kinerja kerjanya.</w:t>
      </w:r>
    </w:p>
    <w:p w14:paraId="043891D1" w14:textId="77777777" w:rsidR="004570C5" w:rsidRPr="00F902BC" w:rsidRDefault="004570C5" w:rsidP="00C31973">
      <w:pPr>
        <w:numPr>
          <w:ilvl w:val="0"/>
          <w:numId w:val="9"/>
        </w:numPr>
        <w:spacing w:line="480" w:lineRule="auto"/>
        <w:ind w:left="782"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Promosi Jabatan</w:t>
      </w:r>
    </w:p>
    <w:p w14:paraId="093EAA03" w14:textId="77777777" w:rsidR="00CA01EA" w:rsidRPr="00F902BC" w:rsidRDefault="00CA01EA" w:rsidP="00C31973">
      <w:pPr>
        <w:numPr>
          <w:ilvl w:val="0"/>
          <w:numId w:val="21"/>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Pengertian Promosi Jabatan</w:t>
      </w:r>
    </w:p>
    <w:p w14:paraId="440CF993" w14:textId="2FA7F3F4" w:rsidR="00A27D0A" w:rsidRPr="00F902BC" w:rsidRDefault="00CA01EA"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enurut</w:t>
      </w:r>
      <w:r w:rsidR="00E41063">
        <w:rPr>
          <w:rFonts w:ascii="Times New Roman" w:eastAsia="Times New Roman" w:hAnsi="Times New Roman" w:cs="Times New Roman"/>
          <w:color w:val="000000" w:themeColor="text1"/>
          <w:sz w:val="24"/>
          <w:szCs w:val="24"/>
        </w:rPr>
        <w:t xml:space="preserve"> </w:t>
      </w:r>
      <w:r w:rsidR="00E41063">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Siagian","given":"Sondang P.","non-dropping-particle":"","parse-names":false,"suffix":""}],"id":"ITEM-1","issued":{"date-parts":[["2014"]]},"publisher":"Bumi Aksara","publisher-place":"Jakarta","title":"Manajemen Sumber daya Manusia","type":"book"},"uris":["http://www.mendeley.com/documents/?uuid=53a6cff6-ffb6-4b90-a062-cd0f113c1448","http://www.mendeley.com/documents/?uuid=d27fe000-0562-43f4-b753-87d3861a9a26"]}],"mendeley":{"formattedCitation":"(Siagian 2014)","manualFormatting":"Siagian (2014: 169)","plainTextFormattedCitation":"(Siagian 2014)","previouslyFormattedCitation":"(Siagian 2014)"},"properties":{"noteIndex":0},"schema":"https://github.com/citation-style-language/schema/raw/master/csl-citation.json"}</w:instrText>
      </w:r>
      <w:r w:rsidR="00E41063">
        <w:rPr>
          <w:rFonts w:ascii="Times New Roman" w:eastAsia="Times New Roman" w:hAnsi="Times New Roman" w:cs="Times New Roman"/>
          <w:color w:val="000000" w:themeColor="text1"/>
          <w:sz w:val="24"/>
          <w:szCs w:val="24"/>
        </w:rPr>
        <w:fldChar w:fldCharType="separate"/>
      </w:r>
      <w:r w:rsidR="00E41063">
        <w:rPr>
          <w:rFonts w:ascii="Times New Roman" w:eastAsia="Times New Roman" w:hAnsi="Times New Roman" w:cs="Times New Roman"/>
          <w:noProof/>
          <w:color w:val="000000" w:themeColor="text1"/>
          <w:sz w:val="24"/>
          <w:szCs w:val="24"/>
        </w:rPr>
        <w:t>Siagian</w:t>
      </w:r>
      <w:r w:rsidR="00E41063" w:rsidRPr="00E41063">
        <w:rPr>
          <w:rFonts w:ascii="Times New Roman" w:eastAsia="Times New Roman" w:hAnsi="Times New Roman" w:cs="Times New Roman"/>
          <w:noProof/>
          <w:color w:val="000000" w:themeColor="text1"/>
          <w:sz w:val="24"/>
          <w:szCs w:val="24"/>
        </w:rPr>
        <w:t xml:space="preserve"> </w:t>
      </w:r>
      <w:r w:rsidR="00E41063">
        <w:rPr>
          <w:rFonts w:ascii="Times New Roman" w:eastAsia="Times New Roman" w:hAnsi="Times New Roman" w:cs="Times New Roman"/>
          <w:noProof/>
          <w:color w:val="000000" w:themeColor="text1"/>
          <w:sz w:val="24"/>
          <w:szCs w:val="24"/>
        </w:rPr>
        <w:t>(</w:t>
      </w:r>
      <w:r w:rsidR="00E41063" w:rsidRPr="00E41063">
        <w:rPr>
          <w:rFonts w:ascii="Times New Roman" w:eastAsia="Times New Roman" w:hAnsi="Times New Roman" w:cs="Times New Roman"/>
          <w:noProof/>
          <w:color w:val="000000" w:themeColor="text1"/>
          <w:sz w:val="24"/>
          <w:szCs w:val="24"/>
        </w:rPr>
        <w:t>2014</w:t>
      </w:r>
      <w:r w:rsidR="00E41063">
        <w:rPr>
          <w:rFonts w:ascii="Times New Roman" w:eastAsia="Times New Roman" w:hAnsi="Times New Roman" w:cs="Times New Roman"/>
          <w:noProof/>
          <w:color w:val="000000" w:themeColor="text1"/>
          <w:sz w:val="24"/>
          <w:szCs w:val="24"/>
        </w:rPr>
        <w:t>: 169</w:t>
      </w:r>
      <w:r w:rsidR="00E41063" w:rsidRPr="00E41063">
        <w:rPr>
          <w:rFonts w:ascii="Times New Roman" w:eastAsia="Times New Roman" w:hAnsi="Times New Roman" w:cs="Times New Roman"/>
          <w:noProof/>
          <w:color w:val="000000" w:themeColor="text1"/>
          <w:sz w:val="24"/>
          <w:szCs w:val="24"/>
        </w:rPr>
        <w:t>)</w:t>
      </w:r>
      <w:r w:rsidR="00E41063">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xml:space="preserve"> Promosi jabatan adalah perpindahan pegawai dari satu pekerjaan ke pekerjaan lain yang tanggung jawabnya lebih besar, tingkatan hirarki jabatannya lebih tinggi dan penghasilannya pun lebih besar pula. Promosi jabatan berarti </w:t>
      </w:r>
      <w:r w:rsidRPr="00F902BC">
        <w:rPr>
          <w:rFonts w:ascii="Times New Roman" w:eastAsia="Times New Roman" w:hAnsi="Times New Roman" w:cs="Times New Roman"/>
          <w:color w:val="000000" w:themeColor="text1"/>
          <w:sz w:val="24"/>
          <w:szCs w:val="24"/>
        </w:rPr>
        <w:lastRenderedPageBreak/>
        <w:t>perpindahan yang memperbesar wewenang dan tanggung jawab ke jabatan yang lebih tinggi di dalam suatu organisasi yang diikuti dengan kewajiban, hak, status, dan penghasilan yang lebih besar</w:t>
      </w:r>
      <w:r w:rsidR="009A0ACF">
        <w:rPr>
          <w:rFonts w:ascii="Times New Roman" w:eastAsia="Times New Roman" w:hAnsi="Times New Roman" w:cs="Times New Roman"/>
          <w:color w:val="000000" w:themeColor="text1"/>
          <w:sz w:val="24"/>
          <w:szCs w:val="24"/>
        </w:rPr>
        <w:t xml:space="preserve"> </w:t>
      </w:r>
      <w:r w:rsidR="009A0ACF">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Hasibuan","given":"Malayu S.P.","non-dropping-particle":"","parse-names":false,"suffix":""}],"id":"ITEM-1","issued":{"date-parts":[["2013"]]},"number-of-pages":"273","publisher":"PT Bumi Aksara","publisher-place":"Jakarta","title":"Manajemen Sumber Daya Manusia Edisi Revisi","type":"book"},"uris":["http://www.mendeley.com/documents/?uuid=cfbb08d4-0dae-4439-92ec-6746288668f4","http://www.mendeley.com/documents/?uuid=1bd674d9-9c8e-4c88-9673-97068ab40eb4"]}],"mendeley":{"formattedCitation":"(Hasibuan 2013)","manualFormatting":"(Hasibuan, 2013: 73)","plainTextFormattedCitation":"(Hasibuan 2013)","previouslyFormattedCitation":"(Hasibuan 2013)"},"properties":{"noteIndex":0},"schema":"https://github.com/citation-style-language/schema/raw/master/csl-citation.json"}</w:instrText>
      </w:r>
      <w:r w:rsidR="009A0ACF">
        <w:rPr>
          <w:rFonts w:ascii="Times New Roman" w:eastAsia="Times New Roman" w:hAnsi="Times New Roman" w:cs="Times New Roman"/>
          <w:color w:val="000000" w:themeColor="text1"/>
          <w:sz w:val="24"/>
          <w:szCs w:val="24"/>
        </w:rPr>
        <w:fldChar w:fldCharType="separate"/>
      </w:r>
      <w:r w:rsidR="009A0ACF" w:rsidRPr="009A0ACF">
        <w:rPr>
          <w:rFonts w:ascii="Times New Roman" w:eastAsia="Times New Roman" w:hAnsi="Times New Roman" w:cs="Times New Roman"/>
          <w:noProof/>
          <w:color w:val="000000" w:themeColor="text1"/>
          <w:sz w:val="24"/>
          <w:szCs w:val="24"/>
        </w:rPr>
        <w:t>(Hasibuan, 2013</w:t>
      </w:r>
      <w:r w:rsidR="009A0ACF">
        <w:rPr>
          <w:rFonts w:ascii="Times New Roman" w:eastAsia="Times New Roman" w:hAnsi="Times New Roman" w:cs="Times New Roman"/>
          <w:noProof/>
          <w:color w:val="000000" w:themeColor="text1"/>
          <w:sz w:val="24"/>
          <w:szCs w:val="24"/>
        </w:rPr>
        <w:t>: 73</w:t>
      </w:r>
      <w:r w:rsidR="009A0ACF" w:rsidRPr="009A0ACF">
        <w:rPr>
          <w:rFonts w:ascii="Times New Roman" w:eastAsia="Times New Roman" w:hAnsi="Times New Roman" w:cs="Times New Roman"/>
          <w:noProof/>
          <w:color w:val="000000" w:themeColor="text1"/>
          <w:sz w:val="24"/>
          <w:szCs w:val="24"/>
        </w:rPr>
        <w:t>)</w:t>
      </w:r>
      <w:r w:rsidR="009A0ACF">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Promosi jabatan mempunyai nilai tersendiri karena merupakan bukti pengukuhan terhadap prestasinya sehingga dengan promosi jabatan bagi pegawai yang mempunyai prestasi yang tinggi, akan dapat ditingkatkan jabatannya sesuai dengan kemampuannya.</w:t>
      </w:r>
    </w:p>
    <w:p w14:paraId="40CF56FE" w14:textId="77777777" w:rsidR="00A27D0A" w:rsidRPr="00F902BC" w:rsidRDefault="00CA01EA"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erdasarkan uraian diatas maka dapat disimpulkan promosi jabatan adalah perpindahan pekerjaan ke jabatan yang lebih tinggi dengan wewenang dan tanggung jawab yang lebih besar yang diikuti dengan penambahan kewajiban, hak, status dan penghasilan.</w:t>
      </w:r>
    </w:p>
    <w:p w14:paraId="6D4918E6" w14:textId="371A9BF0" w:rsidR="00CA01EA" w:rsidRPr="00187DD6" w:rsidRDefault="00666BCB" w:rsidP="00C31973">
      <w:pPr>
        <w:spacing w:line="480" w:lineRule="auto"/>
        <w:ind w:left="1151" w:firstLine="692"/>
        <w:jc w:val="both"/>
        <w:rPr>
          <w:rFonts w:ascii="Times New Roman" w:eastAsia="Times New Roman" w:hAnsi="Times New Roman" w:cs="Times New Roman"/>
          <w:color w:val="000000" w:themeColor="text1"/>
          <w:spacing w:val="-6"/>
          <w:sz w:val="24"/>
          <w:szCs w:val="24"/>
        </w:rPr>
      </w:pPr>
      <w:r w:rsidRPr="00187DD6">
        <w:rPr>
          <w:rFonts w:ascii="Times New Roman" w:eastAsia="Times New Roman" w:hAnsi="Times New Roman" w:cs="Times New Roman"/>
          <w:color w:val="000000" w:themeColor="text1"/>
          <w:spacing w:val="-6"/>
          <w:sz w:val="24"/>
          <w:szCs w:val="24"/>
        </w:rPr>
        <w:t>Pelaksanaan promosi yang baik mengisyaratkan adanya usaha peningkatan kualitas dari mereka yang di promosikan, sehingga perusahaan dapat memperoleh kecakapan dan kesanggupan pegawai secara maksimal</w:t>
      </w:r>
      <w:r w:rsidR="00E41063" w:rsidRPr="00187DD6">
        <w:rPr>
          <w:rFonts w:ascii="Times New Roman" w:eastAsia="Times New Roman" w:hAnsi="Times New Roman" w:cs="Times New Roman"/>
          <w:color w:val="000000" w:themeColor="text1"/>
          <w:spacing w:val="-6"/>
          <w:sz w:val="24"/>
          <w:szCs w:val="24"/>
        </w:rPr>
        <w:t xml:space="preserve"> </w:t>
      </w:r>
      <w:r w:rsidR="00E41063" w:rsidRPr="00187DD6">
        <w:rPr>
          <w:rFonts w:ascii="Times New Roman" w:eastAsia="Times New Roman" w:hAnsi="Times New Roman" w:cs="Times New Roman"/>
          <w:color w:val="000000" w:themeColor="text1"/>
          <w:spacing w:val="-6"/>
          <w:sz w:val="24"/>
          <w:szCs w:val="24"/>
        </w:rPr>
        <w:fldChar w:fldCharType="begin" w:fldLock="1"/>
      </w:r>
      <w:r w:rsidR="00E01362" w:rsidRPr="00187DD6">
        <w:rPr>
          <w:rFonts w:ascii="Times New Roman" w:eastAsia="Times New Roman" w:hAnsi="Times New Roman" w:cs="Times New Roman"/>
          <w:color w:val="000000" w:themeColor="text1"/>
          <w:spacing w:val="-6"/>
          <w:sz w:val="24"/>
          <w:szCs w:val="24"/>
        </w:rPr>
        <w:instrText>ADDIN CSL_CITATION {"citationItems":[{"id":"ITEM-1","itemData":{"author":[{"dropping-particle":"","family":"Afandi","given":"P.","non-dropping-particle":"","parse-names":false,"suffix":""}],"id":"ITEM-1","issued":{"date-parts":[["2016"]]},"publisher":"Deepublish","publisher-place":"Yogyakarta","title":"Concept &amp; Indicator Human Resources Management for Management Research","type":"book"},"uris":["http://www.mendeley.com/documents/?uuid=44f0bb8d-2236-44ad-9eb3-1efdfcb572d6","http://www.mendeley.com/documents/?uuid=0382a9d7-5126-4c1e-9295-46b39c439b68"]}],"mendeley":{"formattedCitation":"(Afandi 2016)","manualFormatting":"(Afandi, 2016: 19)","plainTextFormattedCitation":"(Afandi 2016)","previouslyFormattedCitation":"(Afandi 2016)"},"properties":{"noteIndex":0},"schema":"https://github.com/citation-style-language/schema/raw/master/csl-citation.json"}</w:instrText>
      </w:r>
      <w:r w:rsidR="00E41063" w:rsidRPr="00187DD6">
        <w:rPr>
          <w:rFonts w:ascii="Times New Roman" w:eastAsia="Times New Roman" w:hAnsi="Times New Roman" w:cs="Times New Roman"/>
          <w:color w:val="000000" w:themeColor="text1"/>
          <w:spacing w:val="-6"/>
          <w:sz w:val="24"/>
          <w:szCs w:val="24"/>
        </w:rPr>
        <w:fldChar w:fldCharType="separate"/>
      </w:r>
      <w:r w:rsidR="00E41063" w:rsidRPr="00187DD6">
        <w:rPr>
          <w:rFonts w:ascii="Times New Roman" w:eastAsia="Times New Roman" w:hAnsi="Times New Roman" w:cs="Times New Roman"/>
          <w:noProof/>
          <w:color w:val="000000" w:themeColor="text1"/>
          <w:spacing w:val="-6"/>
          <w:sz w:val="24"/>
          <w:szCs w:val="24"/>
        </w:rPr>
        <w:t>(Afandi, 2016: 19)</w:t>
      </w:r>
      <w:r w:rsidR="00E41063" w:rsidRPr="00187DD6">
        <w:rPr>
          <w:rFonts w:ascii="Times New Roman" w:eastAsia="Times New Roman" w:hAnsi="Times New Roman" w:cs="Times New Roman"/>
          <w:color w:val="000000" w:themeColor="text1"/>
          <w:spacing w:val="-6"/>
          <w:sz w:val="24"/>
          <w:szCs w:val="24"/>
        </w:rPr>
        <w:fldChar w:fldCharType="end"/>
      </w:r>
      <w:r w:rsidRPr="00187DD6">
        <w:rPr>
          <w:rFonts w:ascii="Times New Roman" w:hAnsi="Times New Roman" w:cs="Times New Roman"/>
          <w:color w:val="000000" w:themeColor="text1"/>
          <w:spacing w:val="-6"/>
          <w:sz w:val="24"/>
          <w:szCs w:val="24"/>
        </w:rPr>
        <w:t>. Adapun tujuan dari promosi jabatan yaitu:</w:t>
      </w:r>
    </w:p>
    <w:p w14:paraId="284D2C76" w14:textId="77777777" w:rsidR="00666BCB" w:rsidRPr="00F902BC" w:rsidRDefault="00666BCB" w:rsidP="00C31973">
      <w:pPr>
        <w:widowControl w:val="0"/>
        <w:numPr>
          <w:ilvl w:val="0"/>
          <w:numId w:val="22"/>
        </w:numPr>
        <w:tabs>
          <w:tab w:val="left" w:pos="921"/>
        </w:tabs>
        <w:autoSpaceDE w:val="0"/>
        <w:autoSpaceDN w:val="0"/>
        <w:spacing w:before="1" w:line="480" w:lineRule="auto"/>
        <w:ind w:left="149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Untuk memberikan pengakuan prestasi kerja yang</w:t>
      </w:r>
      <w:r w:rsidRPr="00F902BC">
        <w:rPr>
          <w:rFonts w:ascii="Times New Roman" w:hAnsi="Times New Roman" w:cs="Times New Roman"/>
          <w:color w:val="000000" w:themeColor="text1"/>
          <w:spacing w:val="-7"/>
          <w:sz w:val="24"/>
          <w:szCs w:val="24"/>
        </w:rPr>
        <w:t xml:space="preserve"> </w:t>
      </w:r>
      <w:r w:rsidRPr="00F902BC">
        <w:rPr>
          <w:rFonts w:ascii="Times New Roman" w:hAnsi="Times New Roman" w:cs="Times New Roman"/>
          <w:color w:val="000000" w:themeColor="text1"/>
          <w:sz w:val="24"/>
          <w:szCs w:val="24"/>
        </w:rPr>
        <w:t>tinggi.</w:t>
      </w:r>
    </w:p>
    <w:p w14:paraId="33AF7CEA" w14:textId="77777777" w:rsidR="00666BCB" w:rsidRPr="00F902BC" w:rsidRDefault="00666BCB" w:rsidP="00C31973">
      <w:pPr>
        <w:widowControl w:val="0"/>
        <w:numPr>
          <w:ilvl w:val="0"/>
          <w:numId w:val="22"/>
        </w:numPr>
        <w:tabs>
          <w:tab w:val="left" w:pos="921"/>
        </w:tabs>
        <w:autoSpaceDE w:val="0"/>
        <w:autoSpaceDN w:val="0"/>
        <w:spacing w:before="1" w:line="480" w:lineRule="auto"/>
        <w:ind w:left="149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Kepuasaan dan kebanggan pribadi, status sosial yang semakin tinggi dan penghasilan yang semakin</w:t>
      </w:r>
      <w:r w:rsidRPr="00F902BC">
        <w:rPr>
          <w:rFonts w:ascii="Times New Roman" w:hAnsi="Times New Roman" w:cs="Times New Roman"/>
          <w:color w:val="000000" w:themeColor="text1"/>
          <w:spacing w:val="1"/>
          <w:sz w:val="24"/>
          <w:szCs w:val="24"/>
        </w:rPr>
        <w:t xml:space="preserve"> </w:t>
      </w:r>
      <w:r w:rsidRPr="00F902BC">
        <w:rPr>
          <w:rFonts w:ascii="Times New Roman" w:hAnsi="Times New Roman" w:cs="Times New Roman"/>
          <w:color w:val="000000" w:themeColor="text1"/>
          <w:sz w:val="24"/>
          <w:szCs w:val="24"/>
        </w:rPr>
        <w:t>besar.</w:t>
      </w:r>
    </w:p>
    <w:p w14:paraId="6E57F2E0" w14:textId="77777777" w:rsidR="00746122" w:rsidRPr="00F902BC" w:rsidRDefault="00666BCB" w:rsidP="000D6FBA">
      <w:pPr>
        <w:widowControl w:val="0"/>
        <w:numPr>
          <w:ilvl w:val="0"/>
          <w:numId w:val="22"/>
        </w:numPr>
        <w:tabs>
          <w:tab w:val="left" w:pos="921"/>
        </w:tabs>
        <w:autoSpaceDE w:val="0"/>
        <w:autoSpaceDN w:val="0"/>
        <w:spacing w:before="1" w:line="480" w:lineRule="auto"/>
        <w:ind w:left="149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 xml:space="preserve">Untuk merangsang agar karyawan lebih bergairah bekerja, berdisiplin </w:t>
      </w:r>
      <w:r w:rsidRPr="00F902BC">
        <w:rPr>
          <w:rFonts w:ascii="Times New Roman" w:hAnsi="Times New Roman" w:cs="Times New Roman"/>
          <w:color w:val="000000" w:themeColor="text1"/>
          <w:spacing w:val="-3"/>
          <w:sz w:val="24"/>
          <w:szCs w:val="24"/>
        </w:rPr>
        <w:t xml:space="preserve">tinggi </w:t>
      </w:r>
      <w:r w:rsidRPr="00F902BC">
        <w:rPr>
          <w:rFonts w:ascii="Times New Roman" w:hAnsi="Times New Roman" w:cs="Times New Roman"/>
          <w:color w:val="000000" w:themeColor="text1"/>
          <w:sz w:val="24"/>
          <w:szCs w:val="24"/>
        </w:rPr>
        <w:t>dan memperbesar</w:t>
      </w:r>
      <w:r w:rsidRPr="00F902BC">
        <w:rPr>
          <w:rFonts w:ascii="Times New Roman" w:hAnsi="Times New Roman" w:cs="Times New Roman"/>
          <w:color w:val="000000" w:themeColor="text1"/>
          <w:spacing w:val="-1"/>
          <w:sz w:val="24"/>
          <w:szCs w:val="24"/>
        </w:rPr>
        <w:t xml:space="preserve"> </w:t>
      </w:r>
      <w:r w:rsidRPr="00F902BC">
        <w:rPr>
          <w:rFonts w:ascii="Times New Roman" w:hAnsi="Times New Roman" w:cs="Times New Roman"/>
          <w:color w:val="000000" w:themeColor="text1"/>
          <w:sz w:val="24"/>
          <w:szCs w:val="24"/>
        </w:rPr>
        <w:t>kinerjanya.</w:t>
      </w:r>
    </w:p>
    <w:p w14:paraId="3F0D5B5C" w14:textId="77777777" w:rsidR="00666BCB" w:rsidRPr="00F902BC" w:rsidRDefault="00666BCB" w:rsidP="00C31973">
      <w:pPr>
        <w:widowControl w:val="0"/>
        <w:numPr>
          <w:ilvl w:val="0"/>
          <w:numId w:val="22"/>
        </w:numPr>
        <w:tabs>
          <w:tab w:val="left" w:pos="921"/>
        </w:tabs>
        <w:autoSpaceDE w:val="0"/>
        <w:autoSpaceDN w:val="0"/>
        <w:spacing w:before="1" w:line="480" w:lineRule="auto"/>
        <w:ind w:left="149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Kesempatan</w:t>
      </w:r>
      <w:r w:rsidRPr="00F902BC">
        <w:rPr>
          <w:rFonts w:ascii="Times New Roman" w:hAnsi="Times New Roman" w:cs="Times New Roman"/>
          <w:color w:val="000000" w:themeColor="text1"/>
          <w:spacing w:val="19"/>
          <w:sz w:val="24"/>
          <w:szCs w:val="24"/>
        </w:rPr>
        <w:t xml:space="preserve"> </w:t>
      </w:r>
      <w:r w:rsidRPr="00F902BC">
        <w:rPr>
          <w:rFonts w:ascii="Times New Roman" w:hAnsi="Times New Roman" w:cs="Times New Roman"/>
          <w:color w:val="000000" w:themeColor="text1"/>
          <w:sz w:val="24"/>
          <w:szCs w:val="24"/>
        </w:rPr>
        <w:t>promosi</w:t>
      </w:r>
      <w:r w:rsidRPr="00F902BC">
        <w:rPr>
          <w:rFonts w:ascii="Times New Roman" w:hAnsi="Times New Roman" w:cs="Times New Roman"/>
          <w:color w:val="000000" w:themeColor="text1"/>
          <w:spacing w:val="18"/>
          <w:sz w:val="24"/>
          <w:szCs w:val="24"/>
        </w:rPr>
        <w:t xml:space="preserve"> </w:t>
      </w:r>
      <w:r w:rsidRPr="00F902BC">
        <w:rPr>
          <w:rFonts w:ascii="Times New Roman" w:hAnsi="Times New Roman" w:cs="Times New Roman"/>
          <w:color w:val="000000" w:themeColor="text1"/>
          <w:sz w:val="24"/>
          <w:szCs w:val="24"/>
        </w:rPr>
        <w:t>dapat</w:t>
      </w:r>
      <w:r w:rsidRPr="00F902BC">
        <w:rPr>
          <w:rFonts w:ascii="Times New Roman" w:hAnsi="Times New Roman" w:cs="Times New Roman"/>
          <w:color w:val="000000" w:themeColor="text1"/>
          <w:spacing w:val="19"/>
          <w:sz w:val="24"/>
          <w:szCs w:val="24"/>
        </w:rPr>
        <w:t xml:space="preserve"> </w:t>
      </w:r>
      <w:r w:rsidRPr="00F902BC">
        <w:rPr>
          <w:rFonts w:ascii="Times New Roman" w:hAnsi="Times New Roman" w:cs="Times New Roman"/>
          <w:color w:val="000000" w:themeColor="text1"/>
          <w:sz w:val="24"/>
          <w:szCs w:val="24"/>
        </w:rPr>
        <w:t>menimbulkan</w:t>
      </w:r>
      <w:r w:rsidRPr="00F902BC">
        <w:rPr>
          <w:rFonts w:ascii="Times New Roman" w:hAnsi="Times New Roman" w:cs="Times New Roman"/>
          <w:color w:val="000000" w:themeColor="text1"/>
          <w:spacing w:val="13"/>
          <w:sz w:val="24"/>
          <w:szCs w:val="24"/>
        </w:rPr>
        <w:t xml:space="preserve"> </w:t>
      </w:r>
      <w:r w:rsidRPr="00F902BC">
        <w:rPr>
          <w:rFonts w:ascii="Times New Roman" w:hAnsi="Times New Roman" w:cs="Times New Roman"/>
          <w:color w:val="000000" w:themeColor="text1"/>
          <w:sz w:val="24"/>
          <w:szCs w:val="24"/>
        </w:rPr>
        <w:t>keuntungan</w:t>
      </w:r>
      <w:r w:rsidRPr="00F902BC">
        <w:rPr>
          <w:rFonts w:ascii="Times New Roman" w:hAnsi="Times New Roman" w:cs="Times New Roman"/>
          <w:color w:val="000000" w:themeColor="text1"/>
          <w:spacing w:val="18"/>
          <w:sz w:val="24"/>
          <w:szCs w:val="24"/>
        </w:rPr>
        <w:t xml:space="preserve"> </w:t>
      </w:r>
      <w:r w:rsidRPr="00F902BC">
        <w:rPr>
          <w:rFonts w:ascii="Times New Roman" w:hAnsi="Times New Roman" w:cs="Times New Roman"/>
          <w:color w:val="000000" w:themeColor="text1"/>
          <w:sz w:val="24"/>
          <w:szCs w:val="24"/>
        </w:rPr>
        <w:t>berantai</w:t>
      </w:r>
      <w:r w:rsidRPr="00F902BC">
        <w:rPr>
          <w:rFonts w:ascii="Times New Roman" w:hAnsi="Times New Roman" w:cs="Times New Roman"/>
          <w:color w:val="000000" w:themeColor="text1"/>
          <w:spacing w:val="18"/>
          <w:sz w:val="24"/>
          <w:szCs w:val="24"/>
        </w:rPr>
        <w:t xml:space="preserve"> </w:t>
      </w:r>
      <w:r w:rsidRPr="00F902BC">
        <w:rPr>
          <w:rFonts w:ascii="Times New Roman" w:hAnsi="Times New Roman" w:cs="Times New Roman"/>
          <w:color w:val="000000" w:themeColor="text1"/>
          <w:sz w:val="24"/>
          <w:szCs w:val="24"/>
        </w:rPr>
        <w:t>(</w:t>
      </w:r>
      <w:r w:rsidRPr="00F902BC">
        <w:rPr>
          <w:rFonts w:ascii="Times New Roman" w:hAnsi="Times New Roman" w:cs="Times New Roman"/>
          <w:i/>
          <w:color w:val="000000" w:themeColor="text1"/>
          <w:sz w:val="24"/>
          <w:szCs w:val="24"/>
        </w:rPr>
        <w:t>multiplier</w:t>
      </w:r>
      <w:r w:rsidRPr="00F902BC">
        <w:rPr>
          <w:rFonts w:ascii="Times New Roman" w:hAnsi="Times New Roman" w:cs="Times New Roman"/>
          <w:i/>
          <w:color w:val="000000" w:themeColor="text1"/>
          <w:spacing w:val="17"/>
          <w:sz w:val="24"/>
          <w:szCs w:val="24"/>
        </w:rPr>
        <w:t xml:space="preserve"> </w:t>
      </w:r>
      <w:r w:rsidRPr="00F902BC">
        <w:rPr>
          <w:rFonts w:ascii="Times New Roman" w:hAnsi="Times New Roman" w:cs="Times New Roman"/>
          <w:i/>
          <w:color w:val="000000" w:themeColor="text1"/>
          <w:sz w:val="24"/>
          <w:szCs w:val="24"/>
        </w:rPr>
        <w:t xml:space="preserve">effect) </w:t>
      </w:r>
      <w:r w:rsidRPr="00F902BC">
        <w:rPr>
          <w:rFonts w:ascii="Times New Roman" w:hAnsi="Times New Roman" w:cs="Times New Roman"/>
          <w:color w:val="000000" w:themeColor="text1"/>
          <w:sz w:val="24"/>
          <w:szCs w:val="24"/>
        </w:rPr>
        <w:t>dalam perusahaan karena timbulnya lowongan berantai.</w:t>
      </w:r>
    </w:p>
    <w:p w14:paraId="7E76A61E" w14:textId="77777777" w:rsidR="00666BCB" w:rsidRPr="00F902BC" w:rsidRDefault="00666BCB" w:rsidP="00C31973">
      <w:pPr>
        <w:widowControl w:val="0"/>
        <w:numPr>
          <w:ilvl w:val="0"/>
          <w:numId w:val="22"/>
        </w:numPr>
        <w:tabs>
          <w:tab w:val="left" w:pos="921"/>
        </w:tabs>
        <w:autoSpaceDE w:val="0"/>
        <w:autoSpaceDN w:val="0"/>
        <w:spacing w:before="1" w:line="480" w:lineRule="auto"/>
        <w:ind w:left="149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lastRenderedPageBreak/>
        <w:t xml:space="preserve">Memberikan kesempatan kepada karyawan untuk mengembangkan kreativitas dan inovasinya yang </w:t>
      </w:r>
      <w:r w:rsidRPr="00F902BC">
        <w:rPr>
          <w:rFonts w:ascii="Times New Roman" w:hAnsi="Times New Roman" w:cs="Times New Roman"/>
          <w:color w:val="000000" w:themeColor="text1"/>
          <w:spacing w:val="-3"/>
          <w:sz w:val="24"/>
          <w:szCs w:val="24"/>
        </w:rPr>
        <w:t xml:space="preserve">yg </w:t>
      </w:r>
      <w:r w:rsidRPr="00F902BC">
        <w:rPr>
          <w:rFonts w:ascii="Times New Roman" w:hAnsi="Times New Roman" w:cs="Times New Roman"/>
          <w:color w:val="000000" w:themeColor="text1"/>
          <w:sz w:val="24"/>
          <w:szCs w:val="24"/>
        </w:rPr>
        <w:t>lebih baik demi keutungan optimal</w:t>
      </w:r>
      <w:r w:rsidRPr="00F902BC">
        <w:rPr>
          <w:rFonts w:ascii="Times New Roman" w:hAnsi="Times New Roman" w:cs="Times New Roman"/>
          <w:color w:val="000000" w:themeColor="text1"/>
          <w:spacing w:val="-1"/>
          <w:sz w:val="24"/>
          <w:szCs w:val="24"/>
        </w:rPr>
        <w:t xml:space="preserve"> </w:t>
      </w:r>
      <w:r w:rsidRPr="00F902BC">
        <w:rPr>
          <w:rFonts w:ascii="Times New Roman" w:hAnsi="Times New Roman" w:cs="Times New Roman"/>
          <w:color w:val="000000" w:themeColor="text1"/>
          <w:sz w:val="24"/>
          <w:szCs w:val="24"/>
        </w:rPr>
        <w:t>perusahaan.</w:t>
      </w:r>
    </w:p>
    <w:p w14:paraId="28CFDAF7" w14:textId="77777777" w:rsidR="00666BCB" w:rsidRPr="00F902BC" w:rsidRDefault="00232EA6" w:rsidP="00C31973">
      <w:pPr>
        <w:widowControl w:val="0"/>
        <w:numPr>
          <w:ilvl w:val="0"/>
          <w:numId w:val="22"/>
        </w:numPr>
        <w:tabs>
          <w:tab w:val="left" w:pos="921"/>
        </w:tabs>
        <w:autoSpaceDE w:val="0"/>
        <w:autoSpaceDN w:val="0"/>
        <w:spacing w:before="1" w:line="480" w:lineRule="auto"/>
        <w:ind w:left="149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Untuk menambah atau</w:t>
      </w:r>
      <w:r w:rsidR="00666BCB" w:rsidRPr="00F902BC">
        <w:rPr>
          <w:rFonts w:ascii="Times New Roman" w:hAnsi="Times New Roman" w:cs="Times New Roman"/>
          <w:color w:val="000000" w:themeColor="text1"/>
          <w:sz w:val="24"/>
          <w:szCs w:val="24"/>
        </w:rPr>
        <w:t xml:space="preserve"> memperluas pengetahuan serta pengalaman kerja para karyawan dan ini merupakan </w:t>
      </w:r>
      <w:r w:rsidR="00666BCB" w:rsidRPr="00F902BC">
        <w:rPr>
          <w:rFonts w:ascii="Times New Roman" w:hAnsi="Times New Roman" w:cs="Times New Roman"/>
          <w:color w:val="000000" w:themeColor="text1"/>
          <w:spacing w:val="-3"/>
          <w:sz w:val="24"/>
          <w:szCs w:val="24"/>
        </w:rPr>
        <w:t xml:space="preserve">daya </w:t>
      </w:r>
      <w:r w:rsidR="00666BCB" w:rsidRPr="00F902BC">
        <w:rPr>
          <w:rFonts w:ascii="Times New Roman" w:hAnsi="Times New Roman" w:cs="Times New Roman"/>
          <w:color w:val="000000" w:themeColor="text1"/>
          <w:sz w:val="24"/>
          <w:szCs w:val="24"/>
        </w:rPr>
        <w:t>dorong bagi karyawan</w:t>
      </w:r>
      <w:r w:rsidR="00666BCB" w:rsidRPr="00F902BC">
        <w:rPr>
          <w:rFonts w:ascii="Times New Roman" w:hAnsi="Times New Roman" w:cs="Times New Roman"/>
          <w:color w:val="000000" w:themeColor="text1"/>
          <w:spacing w:val="-1"/>
          <w:sz w:val="24"/>
          <w:szCs w:val="24"/>
        </w:rPr>
        <w:t xml:space="preserve"> </w:t>
      </w:r>
      <w:r w:rsidR="00666BCB" w:rsidRPr="00F902BC">
        <w:rPr>
          <w:rFonts w:ascii="Times New Roman" w:hAnsi="Times New Roman" w:cs="Times New Roman"/>
          <w:color w:val="000000" w:themeColor="text1"/>
          <w:sz w:val="24"/>
          <w:szCs w:val="24"/>
        </w:rPr>
        <w:t>lainnya.</w:t>
      </w:r>
    </w:p>
    <w:p w14:paraId="490FF831" w14:textId="77777777" w:rsidR="00666BCB" w:rsidRPr="00F902BC" w:rsidRDefault="00666BCB" w:rsidP="00C31973">
      <w:pPr>
        <w:widowControl w:val="0"/>
        <w:numPr>
          <w:ilvl w:val="0"/>
          <w:numId w:val="22"/>
        </w:numPr>
        <w:tabs>
          <w:tab w:val="left" w:pos="921"/>
        </w:tabs>
        <w:autoSpaceDE w:val="0"/>
        <w:autoSpaceDN w:val="0"/>
        <w:spacing w:before="1" w:line="480" w:lineRule="auto"/>
        <w:ind w:left="149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Untuk mengisi kekosongan jabatan karena pejabatannya berhenti, agar jabatan itu tidak lowong maka dipromosikan karyawan</w:t>
      </w:r>
      <w:r w:rsidRPr="00F902BC">
        <w:rPr>
          <w:rFonts w:ascii="Times New Roman" w:hAnsi="Times New Roman" w:cs="Times New Roman"/>
          <w:color w:val="000000" w:themeColor="text1"/>
          <w:spacing w:val="-4"/>
          <w:sz w:val="24"/>
          <w:szCs w:val="24"/>
        </w:rPr>
        <w:t xml:space="preserve"> </w:t>
      </w:r>
      <w:r w:rsidRPr="00F902BC">
        <w:rPr>
          <w:rFonts w:ascii="Times New Roman" w:hAnsi="Times New Roman" w:cs="Times New Roman"/>
          <w:color w:val="000000" w:themeColor="text1"/>
          <w:sz w:val="24"/>
          <w:szCs w:val="24"/>
        </w:rPr>
        <w:t>lainnnya.</w:t>
      </w:r>
    </w:p>
    <w:p w14:paraId="04B14E11" w14:textId="77777777" w:rsidR="00666BCB" w:rsidRPr="00F902BC" w:rsidRDefault="00666BCB" w:rsidP="00C31973">
      <w:pPr>
        <w:widowControl w:val="0"/>
        <w:numPr>
          <w:ilvl w:val="0"/>
          <w:numId w:val="22"/>
        </w:numPr>
        <w:tabs>
          <w:tab w:val="left" w:pos="921"/>
        </w:tabs>
        <w:autoSpaceDE w:val="0"/>
        <w:autoSpaceDN w:val="0"/>
        <w:spacing w:before="1" w:line="480" w:lineRule="auto"/>
        <w:ind w:left="1491" w:hanging="357"/>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Promosi akan memperbaiki status karyawan dari karyawan sementara menjadi karyawan</w:t>
      </w:r>
      <w:r w:rsidRPr="00F902BC">
        <w:rPr>
          <w:rFonts w:ascii="Times New Roman" w:hAnsi="Times New Roman" w:cs="Times New Roman"/>
          <w:color w:val="000000" w:themeColor="text1"/>
          <w:spacing w:val="-1"/>
          <w:sz w:val="24"/>
          <w:szCs w:val="24"/>
        </w:rPr>
        <w:t xml:space="preserve"> </w:t>
      </w:r>
      <w:r w:rsidRPr="00F902BC">
        <w:rPr>
          <w:rFonts w:ascii="Times New Roman" w:hAnsi="Times New Roman" w:cs="Times New Roman"/>
          <w:color w:val="000000" w:themeColor="text1"/>
          <w:sz w:val="24"/>
          <w:szCs w:val="24"/>
        </w:rPr>
        <w:t>tetap.</w:t>
      </w:r>
    </w:p>
    <w:p w14:paraId="210C829F" w14:textId="77777777" w:rsidR="00CA01EA" w:rsidRPr="00F902BC" w:rsidRDefault="00CA01EA" w:rsidP="00C31973">
      <w:pPr>
        <w:numPr>
          <w:ilvl w:val="0"/>
          <w:numId w:val="21"/>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Faktor yang Mempengaruhi Promosi Jabatan</w:t>
      </w:r>
    </w:p>
    <w:p w14:paraId="77FBDA2F" w14:textId="0DA94D39" w:rsidR="00D246F2" w:rsidRPr="00F902BC" w:rsidRDefault="00666BCB" w:rsidP="00C31973">
      <w:pPr>
        <w:spacing w:line="480" w:lineRule="auto"/>
        <w:ind w:left="1151" w:firstLine="692"/>
        <w:jc w:val="both"/>
        <w:rPr>
          <w:rFonts w:ascii="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rPr>
        <w:t>Menurut</w:t>
      </w:r>
      <w:r w:rsidR="00E41063">
        <w:rPr>
          <w:rFonts w:ascii="Times New Roman" w:hAnsi="Times New Roman" w:cs="Times New Roman"/>
          <w:color w:val="000000" w:themeColor="text1"/>
          <w:sz w:val="24"/>
          <w:szCs w:val="24"/>
        </w:rPr>
        <w:t xml:space="preserve"> </w:t>
      </w:r>
      <w:r w:rsidR="00E41063">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uthor":[{"dropping-particle":"","family":"Siagian","given":"Sondang P.","non-dropping-particle":"","parse-names":false,"suffix":""}],"id":"ITEM-1","issued":{"date-parts":[["2014"]]},"publisher":"Bumi Aksara","publisher-place":"Jakarta","title":"Manajemen Sumber daya Manusia","type":"book"},"uris":["http://www.mendeley.com/documents/?uuid=d27fe000-0562-43f4-b753-87d3861a9a26","http://www.mendeley.com/documents/?uuid=53a6cff6-ffb6-4b90-a062-cd0f113c1448"]}],"mendeley":{"formattedCitation":"(Siagian 2014)","manualFormatting":"Siagian (2014: 171)","plainTextFormattedCitation":"(Siagian 2014)","previouslyFormattedCitation":"(Siagian 2014)"},"properties":{"noteIndex":0},"schema":"https://github.com/citation-style-language/schema/raw/master/csl-citation.json"}</w:instrText>
      </w:r>
      <w:r w:rsidR="00E41063">
        <w:rPr>
          <w:rFonts w:ascii="Times New Roman" w:hAnsi="Times New Roman" w:cs="Times New Roman"/>
          <w:color w:val="000000" w:themeColor="text1"/>
          <w:sz w:val="24"/>
          <w:szCs w:val="24"/>
        </w:rPr>
        <w:fldChar w:fldCharType="separate"/>
      </w:r>
      <w:r w:rsidR="00E41063" w:rsidRPr="00E41063">
        <w:rPr>
          <w:rFonts w:ascii="Times New Roman" w:hAnsi="Times New Roman" w:cs="Times New Roman"/>
          <w:noProof/>
          <w:color w:val="000000" w:themeColor="text1"/>
          <w:sz w:val="24"/>
          <w:szCs w:val="24"/>
        </w:rPr>
        <w:t xml:space="preserve">Siagian </w:t>
      </w:r>
      <w:r w:rsidR="00E41063">
        <w:rPr>
          <w:rFonts w:ascii="Times New Roman" w:hAnsi="Times New Roman" w:cs="Times New Roman"/>
          <w:noProof/>
          <w:color w:val="000000" w:themeColor="text1"/>
          <w:sz w:val="24"/>
          <w:szCs w:val="24"/>
        </w:rPr>
        <w:t>(</w:t>
      </w:r>
      <w:r w:rsidR="00E41063" w:rsidRPr="00E41063">
        <w:rPr>
          <w:rFonts w:ascii="Times New Roman" w:hAnsi="Times New Roman" w:cs="Times New Roman"/>
          <w:noProof/>
          <w:color w:val="000000" w:themeColor="text1"/>
          <w:sz w:val="24"/>
          <w:szCs w:val="24"/>
        </w:rPr>
        <w:t>2014</w:t>
      </w:r>
      <w:r w:rsidR="00E41063">
        <w:rPr>
          <w:rFonts w:ascii="Times New Roman" w:hAnsi="Times New Roman" w:cs="Times New Roman"/>
          <w:noProof/>
          <w:color w:val="000000" w:themeColor="text1"/>
          <w:sz w:val="24"/>
          <w:szCs w:val="24"/>
        </w:rPr>
        <w:t>: 171</w:t>
      </w:r>
      <w:r w:rsidR="00E41063" w:rsidRPr="00E41063">
        <w:rPr>
          <w:rFonts w:ascii="Times New Roman" w:hAnsi="Times New Roman" w:cs="Times New Roman"/>
          <w:noProof/>
          <w:color w:val="000000" w:themeColor="text1"/>
          <w:sz w:val="24"/>
          <w:szCs w:val="24"/>
        </w:rPr>
        <w:t>)</w:t>
      </w:r>
      <w:r w:rsidR="00E41063">
        <w:rPr>
          <w:rFonts w:ascii="Times New Roman" w:hAnsi="Times New Roman" w:cs="Times New Roman"/>
          <w:color w:val="000000" w:themeColor="text1"/>
          <w:sz w:val="24"/>
          <w:szCs w:val="24"/>
        </w:rPr>
        <w:fldChar w:fldCharType="end"/>
      </w:r>
      <w:r w:rsidRPr="00F902BC">
        <w:rPr>
          <w:rFonts w:ascii="Times New Roman" w:hAnsi="Times New Roman" w:cs="Times New Roman"/>
          <w:color w:val="000000" w:themeColor="text1"/>
          <w:sz w:val="24"/>
          <w:szCs w:val="24"/>
        </w:rPr>
        <w:t xml:space="preserve"> faktor-faktor yang mempengaruhi promosi meliputi:</w:t>
      </w:r>
    </w:p>
    <w:p w14:paraId="13EE47C5" w14:textId="77777777" w:rsidR="00666BCB" w:rsidRPr="00F902BC" w:rsidRDefault="00666BCB" w:rsidP="00C31973">
      <w:pPr>
        <w:numPr>
          <w:ilvl w:val="0"/>
          <w:numId w:val="23"/>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engalaman</w:t>
      </w:r>
    </w:p>
    <w:p w14:paraId="37440C6F" w14:textId="77777777" w:rsidR="00666BCB" w:rsidRPr="00F902BC" w:rsidRDefault="00666BCB"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engan pengalaman yang lebih banyak diharapkan kemampuan yang lebih tinggi, ide-ide yang lebih banyak dan sebagainya.</w:t>
      </w:r>
    </w:p>
    <w:p w14:paraId="489DDD2F" w14:textId="77777777" w:rsidR="00666BCB" w:rsidRPr="00F902BC" w:rsidRDefault="00666BCB" w:rsidP="00C31973">
      <w:pPr>
        <w:numPr>
          <w:ilvl w:val="0"/>
          <w:numId w:val="23"/>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Tingkat pendidikan</w:t>
      </w:r>
    </w:p>
    <w:p w14:paraId="68A7ACB7" w14:textId="48F824D9" w:rsidR="009345A0" w:rsidRDefault="00666BCB" w:rsidP="003C4B5C">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Ada juga perusahaan yang mensyaratkan minimal pendidikan untuk dapat dipromosikan pada jabatan tertentu. Alasannya adalah bahwa dengan pendidikan yang lebih tinggi diharapkan pemikiran yang lebih baik.</w:t>
      </w:r>
    </w:p>
    <w:p w14:paraId="3D09D225" w14:textId="77777777" w:rsidR="00187DD6" w:rsidRPr="00F902BC" w:rsidRDefault="00187DD6" w:rsidP="003C4B5C">
      <w:pPr>
        <w:spacing w:line="480" w:lineRule="auto"/>
        <w:ind w:left="1491"/>
        <w:jc w:val="both"/>
        <w:rPr>
          <w:rFonts w:ascii="Times New Roman" w:eastAsia="Times New Roman" w:hAnsi="Times New Roman" w:cs="Times New Roman"/>
          <w:color w:val="000000" w:themeColor="text1"/>
          <w:sz w:val="24"/>
          <w:szCs w:val="24"/>
        </w:rPr>
      </w:pPr>
    </w:p>
    <w:p w14:paraId="581DFE86" w14:textId="77777777" w:rsidR="00666BCB" w:rsidRPr="00F902BC" w:rsidRDefault="00666BCB" w:rsidP="00C31973">
      <w:pPr>
        <w:numPr>
          <w:ilvl w:val="0"/>
          <w:numId w:val="23"/>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Loyalitas</w:t>
      </w:r>
    </w:p>
    <w:p w14:paraId="31830CB6" w14:textId="42791A5C" w:rsidR="006E3F66" w:rsidRPr="00F902BC" w:rsidRDefault="00666BCB" w:rsidP="009345A0">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engan loyalitas yang tinggi dapat diharapkan antara lain tanggung jawab yang lebih besar.</w:t>
      </w:r>
    </w:p>
    <w:p w14:paraId="0B8B6E9F" w14:textId="77777777" w:rsidR="00666BCB" w:rsidRPr="00F902BC" w:rsidRDefault="00666BCB" w:rsidP="00C31973">
      <w:pPr>
        <w:numPr>
          <w:ilvl w:val="0"/>
          <w:numId w:val="23"/>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jujuran</w:t>
      </w:r>
    </w:p>
    <w:p w14:paraId="7F1F8EB1" w14:textId="77777777" w:rsidR="00666BCB" w:rsidRPr="00F902BC" w:rsidRDefault="00666BCB"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ntuk promosi jabatan-jabatan tertentu mungkin masalah kejujuran merupakan syarat yang penting. Misalnya untuk jabatan kasir pada umumnya syarat kejujuran merupakan syarat utama yang harus diperhatikan.</w:t>
      </w:r>
    </w:p>
    <w:p w14:paraId="78B220B2" w14:textId="77777777" w:rsidR="00666BCB" w:rsidRPr="00F902BC" w:rsidRDefault="00666BCB" w:rsidP="00C31973">
      <w:pPr>
        <w:numPr>
          <w:ilvl w:val="0"/>
          <w:numId w:val="23"/>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Tanggung jawab</w:t>
      </w:r>
    </w:p>
    <w:p w14:paraId="649D4B5E" w14:textId="77777777" w:rsidR="00D246F2" w:rsidRPr="00F902BC" w:rsidRDefault="00666BCB"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adang-kadang sering kali suatu perusahaan diperlukan suatu tanggung jawab yang cukup besar, sehingga masalah tanggung jawab merupakan syarat utama untuk promosi jabatan.</w:t>
      </w:r>
    </w:p>
    <w:p w14:paraId="016134FC" w14:textId="77777777" w:rsidR="00666BCB" w:rsidRPr="00F902BC" w:rsidRDefault="00666BCB" w:rsidP="00C31973">
      <w:pPr>
        <w:numPr>
          <w:ilvl w:val="0"/>
          <w:numId w:val="23"/>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pandaian bergaul</w:t>
      </w:r>
    </w:p>
    <w:p w14:paraId="093A673D" w14:textId="77777777" w:rsidR="00666BCB" w:rsidRPr="00187DD6" w:rsidRDefault="00666BCB" w:rsidP="00C31973">
      <w:pPr>
        <w:spacing w:line="480" w:lineRule="auto"/>
        <w:ind w:left="1491"/>
        <w:jc w:val="both"/>
        <w:rPr>
          <w:rFonts w:ascii="Times New Roman" w:eastAsia="Times New Roman" w:hAnsi="Times New Roman" w:cs="Times New Roman"/>
          <w:color w:val="000000" w:themeColor="text1"/>
          <w:spacing w:val="-4"/>
          <w:sz w:val="24"/>
          <w:szCs w:val="24"/>
        </w:rPr>
      </w:pPr>
      <w:r w:rsidRPr="00187DD6">
        <w:rPr>
          <w:rFonts w:ascii="Times New Roman" w:eastAsia="Times New Roman" w:hAnsi="Times New Roman" w:cs="Times New Roman"/>
          <w:color w:val="000000" w:themeColor="text1"/>
          <w:spacing w:val="-4"/>
          <w:sz w:val="24"/>
          <w:szCs w:val="24"/>
        </w:rPr>
        <w:t>Misalnya jabatan untuk salesman adalah sangat penting untuk menetapkan kepandaian bergaul sebagai suatu syarat promosi jabatan.</w:t>
      </w:r>
    </w:p>
    <w:p w14:paraId="209751C6" w14:textId="77777777" w:rsidR="00666BCB" w:rsidRPr="00F902BC" w:rsidRDefault="00666BCB" w:rsidP="00C31973">
      <w:pPr>
        <w:numPr>
          <w:ilvl w:val="0"/>
          <w:numId w:val="23"/>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restasi kerja</w:t>
      </w:r>
    </w:p>
    <w:p w14:paraId="6828EA43" w14:textId="77777777" w:rsidR="00F51580" w:rsidRPr="00F902BC" w:rsidRDefault="00666BCB" w:rsidP="00F902BC">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ada umumnya setiap perusahaan selalu mencantumkan syarat untuk prestasi kinerjanya.</w:t>
      </w:r>
    </w:p>
    <w:p w14:paraId="04AFFFEC" w14:textId="77777777" w:rsidR="00666BCB" w:rsidRPr="00F902BC" w:rsidRDefault="00666BCB" w:rsidP="00C31973">
      <w:pPr>
        <w:numPr>
          <w:ilvl w:val="0"/>
          <w:numId w:val="23"/>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Inisiatif dan kreatif</w:t>
      </w:r>
    </w:p>
    <w:p w14:paraId="1D637D2C" w14:textId="0399D3B5" w:rsidR="006E3F66" w:rsidRPr="00F902BC" w:rsidRDefault="00666BCB" w:rsidP="009345A0">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Untuk syarat promosi jabatan terhadap jabatan tertentu, mungkin syarat tingkat inisiatif dan kreatif merupakan syarat yang harus diperhatikan. Hal ini disebabkan karena untuk jabatan tersebut sangat diperlukan inisiatif dan kreatif.</w:t>
      </w:r>
    </w:p>
    <w:p w14:paraId="0CC5BF8E" w14:textId="77777777" w:rsidR="00CA01EA" w:rsidRPr="00F902BC" w:rsidRDefault="00CA01EA" w:rsidP="00C31973">
      <w:pPr>
        <w:numPr>
          <w:ilvl w:val="0"/>
          <w:numId w:val="21"/>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lastRenderedPageBreak/>
        <w:t>Indikator Promosi Jabatan</w:t>
      </w:r>
    </w:p>
    <w:p w14:paraId="19525167" w14:textId="1B269555" w:rsidR="00666BCB" w:rsidRPr="00F902BC" w:rsidRDefault="00666BCB"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enurut</w:t>
      </w:r>
      <w:r w:rsidR="00825A46">
        <w:rPr>
          <w:rFonts w:ascii="Times New Roman" w:eastAsia="Times New Roman" w:hAnsi="Times New Roman" w:cs="Times New Roman"/>
          <w:color w:val="000000" w:themeColor="text1"/>
          <w:sz w:val="24"/>
          <w:szCs w:val="24"/>
        </w:rPr>
        <w:t xml:space="preserve"> </w:t>
      </w:r>
      <w:r w:rsidR="00825A46">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bstract":"The purpose of this study are: 1) To determine the effect of simultaneous promotion of positions, competencies, and incentives on the performance of employees of PT Pos Indonesia (Persero) Surakarta branch. 2) To determine the effect of promotion of positions, competencies, and incentives on the performance of employees of PT Pos Indonesia (Persero) Surakarta branch. Data collection method used was a questionnaire method to 58 employees as respondents. The sampling technique used is the incidental sampling method. Data analysis methods used include: test instruments (validity and reliability), hypothesis testing (multiple linear regression analysis, t-test, f and coefficient of determination (R2. The results of the descriptive analysis showed that respondents were male (55.2%) and female (44.8%). All data from the questionnaire have passed the test instrument. For testing the results of the f test that the value of F (14,158)&gt; F table (2.78) with a probability of 0,000 (p &lt;0.05). This means that the Fcount in the Ho region is rejected, which means that it has a significant effect between the job promotion, competence and incentives simultaneously on the employee performance . From the results of the t-test the results of job promotions have a negative influence on employee performance variables. This is evident from tcount (- 0.066)&gt; ttable (2.004) with a significance value&gt; α (0.05). The competency variable also has a positive and significant effect on employee performance. This is because tcount (3,439)&gt; ttable (2,004) with a significance value &lt;α (0.05). Incentive variables also have a positive and significant effect on employee performance. This is because tcount (2.687)&gt; ttable (2.004) with a significance value &lt;α (0.05). The results of the analysis in this study obtained an R2 value of 0.409 (40.9%). This means that the job promotion, competence and incentives is able to contribute 40.9% to the employee performance. While the remaining 59.1% is influenced by other variables outside this study such as leadership, motivation, work environment, work stress, etc","author":[{"dropping-particle":"","family":"Hidayah","given":"Rizka Nur","non-dropping-particle":"","parse-names":false,"suffix":""},{"dropping-particle":"","family":"Kustiyah","given":"Eny","non-dropping-particle":"","parse-names":false,"suffix":""},{"dropping-particle":"","family":"Hartono","given":"Sri","non-dropping-particle":"","parse-names":false,"suffix":""}],"container-title":"Jurnal Edunomika","id":"ITEM-1","issue":"01","issued":{"date-parts":[["2020"]]},"page":"88-95","title":"Kinerja Karyawan Ditinjau dari Promosi Jabatan, Kompetensi dan Insentif pada Karyawan PT Pos Indonesia (Persero) cabang Surakarta","type":"article-journal","volume":"04"},"uris":["http://www.mendeley.com/documents/?uuid=6b42fd18-7a6a-42a7-bcfa-bd86b1bcbdc2","http://www.mendeley.com/documents/?uuid=022db074-b11c-4d6e-88a1-4c8e9abacf6a"]}],"mendeley":{"formattedCitation":"(Hidayah, Kustiyah, and Hartono 2020)","manualFormatting":"Hidayah et al, (2020)","plainTextFormattedCitation":"(Hidayah, Kustiyah, and Hartono 2020)","previouslyFormattedCitation":"(Hidayah, Kustiyah, and Hartono 2020)"},"properties":{"noteIndex":0},"schema":"https://github.com/citation-style-language/schema/raw/master/csl-citation.json"}</w:instrText>
      </w:r>
      <w:r w:rsidR="00825A46">
        <w:rPr>
          <w:rFonts w:ascii="Times New Roman" w:eastAsia="Times New Roman" w:hAnsi="Times New Roman" w:cs="Times New Roman"/>
          <w:color w:val="000000" w:themeColor="text1"/>
          <w:sz w:val="24"/>
          <w:szCs w:val="24"/>
        </w:rPr>
        <w:fldChar w:fldCharType="separate"/>
      </w:r>
      <w:r w:rsidR="00825A46">
        <w:rPr>
          <w:rFonts w:ascii="Times New Roman" w:eastAsia="Times New Roman" w:hAnsi="Times New Roman" w:cs="Times New Roman"/>
          <w:noProof/>
          <w:color w:val="000000" w:themeColor="text1"/>
          <w:sz w:val="24"/>
          <w:szCs w:val="24"/>
        </w:rPr>
        <w:t xml:space="preserve">Hidayah </w:t>
      </w:r>
      <w:r w:rsidR="00825A46" w:rsidRPr="00825A46">
        <w:rPr>
          <w:rFonts w:ascii="Times New Roman" w:eastAsia="Times New Roman" w:hAnsi="Times New Roman" w:cs="Times New Roman"/>
          <w:i/>
          <w:noProof/>
          <w:color w:val="000000" w:themeColor="text1"/>
          <w:sz w:val="24"/>
          <w:szCs w:val="24"/>
        </w:rPr>
        <w:t>et al,</w:t>
      </w:r>
      <w:r w:rsidR="00825A46" w:rsidRPr="00825A46">
        <w:rPr>
          <w:rFonts w:ascii="Times New Roman" w:eastAsia="Times New Roman" w:hAnsi="Times New Roman" w:cs="Times New Roman"/>
          <w:noProof/>
          <w:color w:val="000000" w:themeColor="text1"/>
          <w:sz w:val="24"/>
          <w:szCs w:val="24"/>
        </w:rPr>
        <w:t xml:space="preserve"> </w:t>
      </w:r>
      <w:r w:rsidR="00825A46">
        <w:rPr>
          <w:rFonts w:ascii="Times New Roman" w:eastAsia="Times New Roman" w:hAnsi="Times New Roman" w:cs="Times New Roman"/>
          <w:noProof/>
          <w:color w:val="000000" w:themeColor="text1"/>
          <w:sz w:val="24"/>
          <w:szCs w:val="24"/>
        </w:rPr>
        <w:t>(</w:t>
      </w:r>
      <w:r w:rsidR="00825A46" w:rsidRPr="00825A46">
        <w:rPr>
          <w:rFonts w:ascii="Times New Roman" w:eastAsia="Times New Roman" w:hAnsi="Times New Roman" w:cs="Times New Roman"/>
          <w:noProof/>
          <w:color w:val="000000" w:themeColor="text1"/>
          <w:sz w:val="24"/>
          <w:szCs w:val="24"/>
        </w:rPr>
        <w:t>2020)</w:t>
      </w:r>
      <w:r w:rsidR="00825A46">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xml:space="preserve"> indikator dari promosi jabatan adalah sebagai berikut:</w:t>
      </w:r>
    </w:p>
    <w:p w14:paraId="06099358" w14:textId="77777777" w:rsidR="00666BCB" w:rsidRPr="00F902BC" w:rsidRDefault="00666BCB" w:rsidP="00C31973">
      <w:pPr>
        <w:numPr>
          <w:ilvl w:val="0"/>
          <w:numId w:val="24"/>
        </w:numPr>
        <w:spacing w:line="480" w:lineRule="auto"/>
        <w:ind w:left="1491" w:hanging="357"/>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jujuran</w:t>
      </w:r>
    </w:p>
    <w:p w14:paraId="38664FEA" w14:textId="77777777" w:rsidR="00666BCB" w:rsidRPr="00F902BC" w:rsidRDefault="00666BCB" w:rsidP="00C31973">
      <w:pPr>
        <w:numPr>
          <w:ilvl w:val="0"/>
          <w:numId w:val="24"/>
        </w:numPr>
        <w:spacing w:line="480" w:lineRule="auto"/>
        <w:ind w:left="1491" w:hanging="357"/>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isiplin</w:t>
      </w:r>
    </w:p>
    <w:p w14:paraId="48149FA5" w14:textId="77777777" w:rsidR="00666BCB" w:rsidRPr="00F902BC" w:rsidRDefault="00666BCB" w:rsidP="00C31973">
      <w:pPr>
        <w:numPr>
          <w:ilvl w:val="0"/>
          <w:numId w:val="24"/>
        </w:numPr>
        <w:spacing w:line="480" w:lineRule="auto"/>
        <w:ind w:left="1491" w:hanging="357"/>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restasi Kerja</w:t>
      </w:r>
    </w:p>
    <w:p w14:paraId="5A3D5C66" w14:textId="77777777" w:rsidR="00666BCB" w:rsidRPr="00F902BC" w:rsidRDefault="00666BCB" w:rsidP="00C31973">
      <w:pPr>
        <w:numPr>
          <w:ilvl w:val="0"/>
          <w:numId w:val="24"/>
        </w:numPr>
        <w:spacing w:line="480" w:lineRule="auto"/>
        <w:ind w:left="1491" w:hanging="357"/>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rjasama</w:t>
      </w:r>
    </w:p>
    <w:p w14:paraId="7F0E9EA0" w14:textId="77777777" w:rsidR="00666BCB" w:rsidRPr="00F902BC" w:rsidRDefault="00666BCB" w:rsidP="00C31973">
      <w:pPr>
        <w:numPr>
          <w:ilvl w:val="0"/>
          <w:numId w:val="24"/>
        </w:numPr>
        <w:spacing w:line="480" w:lineRule="auto"/>
        <w:ind w:left="1491" w:hanging="357"/>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cakapan</w:t>
      </w:r>
    </w:p>
    <w:p w14:paraId="6EE85DB4" w14:textId="77777777" w:rsidR="00666BCB" w:rsidRPr="00F902BC" w:rsidRDefault="00666BCB" w:rsidP="00C31973">
      <w:pPr>
        <w:numPr>
          <w:ilvl w:val="0"/>
          <w:numId w:val="24"/>
        </w:numPr>
        <w:spacing w:line="480" w:lineRule="auto"/>
        <w:ind w:left="1491" w:hanging="357"/>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Loyalitas</w:t>
      </w:r>
    </w:p>
    <w:p w14:paraId="635FACB6" w14:textId="77777777" w:rsidR="00666BCB" w:rsidRPr="00F902BC" w:rsidRDefault="00666BCB" w:rsidP="00C31973">
      <w:pPr>
        <w:numPr>
          <w:ilvl w:val="0"/>
          <w:numId w:val="24"/>
        </w:numPr>
        <w:spacing w:line="480" w:lineRule="auto"/>
        <w:ind w:left="1491" w:hanging="357"/>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epemimpinan</w:t>
      </w:r>
    </w:p>
    <w:p w14:paraId="6871B8BA" w14:textId="77777777" w:rsidR="00666BCB" w:rsidRPr="00F902BC" w:rsidRDefault="00666BCB" w:rsidP="00C31973">
      <w:pPr>
        <w:numPr>
          <w:ilvl w:val="0"/>
          <w:numId w:val="24"/>
        </w:numPr>
        <w:spacing w:line="480" w:lineRule="auto"/>
        <w:ind w:left="1491" w:hanging="357"/>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omunikatif</w:t>
      </w:r>
    </w:p>
    <w:p w14:paraId="6DC8A603" w14:textId="77777777" w:rsidR="00666BCB" w:rsidRPr="00F902BC" w:rsidRDefault="00666BCB" w:rsidP="00C31973">
      <w:pPr>
        <w:numPr>
          <w:ilvl w:val="0"/>
          <w:numId w:val="24"/>
        </w:numPr>
        <w:spacing w:line="480" w:lineRule="auto"/>
        <w:ind w:left="1491" w:hanging="357"/>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Pendidikan</w:t>
      </w:r>
    </w:p>
    <w:p w14:paraId="4595B740" w14:textId="77777777" w:rsidR="00311BFC" w:rsidRPr="00F902BC" w:rsidRDefault="000D6FBA" w:rsidP="00311BFC">
      <w:pPr>
        <w:spacing w:line="480" w:lineRule="auto"/>
        <w:ind w:left="1151" w:firstLine="692"/>
        <w:jc w:val="both"/>
        <w:rPr>
          <w:rFonts w:ascii="Times New Roman" w:eastAsia="Times New Roman" w:hAnsi="Times New Roman" w:cs="Times New Roman"/>
          <w:color w:val="000000" w:themeColor="text1"/>
          <w:sz w:val="32"/>
          <w:szCs w:val="24"/>
        </w:rPr>
      </w:pPr>
      <w:r w:rsidRPr="00F902BC">
        <w:rPr>
          <w:rFonts w:ascii="Times New Roman" w:hAnsi="Times New Roman" w:cs="Times New Roman"/>
          <w:color w:val="000000" w:themeColor="text1"/>
          <w:sz w:val="24"/>
        </w:rPr>
        <w:t>Berdasarkan</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pemaparan</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indikator</w:t>
      </w:r>
      <w:r w:rsidRPr="00F902BC">
        <w:rPr>
          <w:rFonts w:ascii="Times New Roman" w:hAnsi="Times New Roman" w:cs="Times New Roman"/>
          <w:color w:val="000000" w:themeColor="text1"/>
          <w:spacing w:val="1"/>
          <w:sz w:val="24"/>
        </w:rPr>
        <w:t xml:space="preserve"> promosi jabatan </w:t>
      </w:r>
      <w:r w:rsidRPr="00F902BC">
        <w:rPr>
          <w:rFonts w:ascii="Times New Roman" w:hAnsi="Times New Roman" w:cs="Times New Roman"/>
          <w:color w:val="000000" w:themeColor="text1"/>
          <w:sz w:val="24"/>
        </w:rPr>
        <w:t>diatas</w:t>
      </w:r>
      <w:r w:rsidRPr="00F902BC">
        <w:rPr>
          <w:rFonts w:ascii="Times New Roman" w:hAnsi="Times New Roman" w:cs="Times New Roman"/>
          <w:color w:val="000000" w:themeColor="text1"/>
          <w:spacing w:val="-57"/>
          <w:sz w:val="24"/>
        </w:rPr>
        <w:t xml:space="preserve"> </w:t>
      </w:r>
      <w:r w:rsidRPr="00F902BC">
        <w:rPr>
          <w:rFonts w:ascii="Times New Roman" w:hAnsi="Times New Roman" w:cs="Times New Roman"/>
          <w:color w:val="000000" w:themeColor="text1"/>
          <w:sz w:val="24"/>
        </w:rPr>
        <w:t>disimpulkan</w:t>
      </w:r>
      <w:r w:rsidRPr="00F902BC">
        <w:rPr>
          <w:rFonts w:ascii="Times New Roman" w:hAnsi="Times New Roman" w:cs="Times New Roman"/>
          <w:color w:val="000000" w:themeColor="text1"/>
          <w:spacing w:val="-7"/>
          <w:sz w:val="24"/>
        </w:rPr>
        <w:t xml:space="preserve"> </w:t>
      </w:r>
      <w:r w:rsidRPr="00F902BC">
        <w:rPr>
          <w:rFonts w:ascii="Times New Roman" w:hAnsi="Times New Roman" w:cs="Times New Roman"/>
          <w:color w:val="000000" w:themeColor="text1"/>
          <w:sz w:val="24"/>
        </w:rPr>
        <w:t>bahwa</w:t>
      </w:r>
      <w:r w:rsidRPr="00F902BC">
        <w:rPr>
          <w:rFonts w:ascii="Times New Roman" w:hAnsi="Times New Roman" w:cs="Times New Roman"/>
          <w:color w:val="000000" w:themeColor="text1"/>
          <w:spacing w:val="-8"/>
          <w:sz w:val="24"/>
        </w:rPr>
        <w:t xml:space="preserve"> </w:t>
      </w:r>
      <w:r w:rsidRPr="00F902BC">
        <w:rPr>
          <w:rFonts w:ascii="Times New Roman" w:hAnsi="Times New Roman" w:cs="Times New Roman"/>
          <w:color w:val="000000" w:themeColor="text1"/>
          <w:sz w:val="24"/>
        </w:rPr>
        <w:t>terdapat</w:t>
      </w:r>
      <w:r w:rsidRPr="00F902BC">
        <w:rPr>
          <w:rFonts w:ascii="Times New Roman" w:hAnsi="Times New Roman" w:cs="Times New Roman"/>
          <w:color w:val="000000" w:themeColor="text1"/>
          <w:spacing w:val="-6"/>
          <w:sz w:val="24"/>
        </w:rPr>
        <w:t xml:space="preserve"> </w:t>
      </w:r>
      <w:r w:rsidRPr="00F902BC">
        <w:rPr>
          <w:rFonts w:ascii="Times New Roman" w:hAnsi="Times New Roman" w:cs="Times New Roman"/>
          <w:color w:val="000000" w:themeColor="text1"/>
          <w:sz w:val="24"/>
        </w:rPr>
        <w:t>standar</w:t>
      </w:r>
      <w:r w:rsidRPr="00F902BC">
        <w:rPr>
          <w:rFonts w:ascii="Times New Roman" w:hAnsi="Times New Roman" w:cs="Times New Roman"/>
          <w:color w:val="000000" w:themeColor="text1"/>
          <w:spacing w:val="-7"/>
          <w:sz w:val="24"/>
        </w:rPr>
        <w:t xml:space="preserve"> </w:t>
      </w:r>
      <w:r w:rsidRPr="00F902BC">
        <w:rPr>
          <w:rFonts w:ascii="Times New Roman" w:hAnsi="Times New Roman" w:cs="Times New Roman"/>
          <w:color w:val="000000" w:themeColor="text1"/>
          <w:sz w:val="24"/>
        </w:rPr>
        <w:t>penilaian</w:t>
      </w:r>
      <w:r w:rsidRPr="00F902BC">
        <w:rPr>
          <w:rFonts w:ascii="Times New Roman" w:hAnsi="Times New Roman" w:cs="Times New Roman"/>
          <w:color w:val="000000" w:themeColor="text1"/>
          <w:spacing w:val="-8"/>
          <w:sz w:val="24"/>
        </w:rPr>
        <w:t xml:space="preserve"> </w:t>
      </w:r>
      <w:r w:rsidRPr="00F902BC">
        <w:rPr>
          <w:rFonts w:ascii="Times New Roman" w:hAnsi="Times New Roman" w:cs="Times New Roman"/>
          <w:color w:val="000000" w:themeColor="text1"/>
          <w:sz w:val="24"/>
        </w:rPr>
        <w:t>yang</w:t>
      </w:r>
      <w:r w:rsidRPr="00F902BC">
        <w:rPr>
          <w:rFonts w:ascii="Times New Roman" w:hAnsi="Times New Roman" w:cs="Times New Roman"/>
          <w:color w:val="000000" w:themeColor="text1"/>
          <w:spacing w:val="-6"/>
          <w:sz w:val="24"/>
        </w:rPr>
        <w:t xml:space="preserve"> </w:t>
      </w:r>
      <w:r w:rsidRPr="00F902BC">
        <w:rPr>
          <w:rFonts w:ascii="Times New Roman" w:hAnsi="Times New Roman" w:cs="Times New Roman"/>
          <w:color w:val="000000" w:themeColor="text1"/>
          <w:sz w:val="24"/>
        </w:rPr>
        <w:t>dapat</w:t>
      </w:r>
      <w:r w:rsidRPr="00F902BC">
        <w:rPr>
          <w:rFonts w:ascii="Times New Roman" w:hAnsi="Times New Roman" w:cs="Times New Roman"/>
          <w:color w:val="000000" w:themeColor="text1"/>
          <w:spacing w:val="-6"/>
          <w:sz w:val="24"/>
        </w:rPr>
        <w:t xml:space="preserve"> </w:t>
      </w:r>
      <w:r w:rsidRPr="00F902BC">
        <w:rPr>
          <w:rFonts w:ascii="Times New Roman" w:hAnsi="Times New Roman" w:cs="Times New Roman"/>
          <w:color w:val="000000" w:themeColor="text1"/>
          <w:sz w:val="24"/>
        </w:rPr>
        <w:t>dijadikan sebagai bahan untuk melakukan suatu promosi jabatan</w:t>
      </w:r>
      <w:r w:rsidR="006B188E" w:rsidRPr="00F902BC">
        <w:rPr>
          <w:rFonts w:ascii="Times New Roman" w:hAnsi="Times New Roman" w:cs="Times New Roman"/>
          <w:color w:val="000000" w:themeColor="text1"/>
          <w:sz w:val="24"/>
        </w:rPr>
        <w:t>, berupa kejujuran, disiplin, prestasi kerja, kerjasama, kecakapan, loyalitras, kepemimpinan, komunikatif dan tingkat pendidikan.</w:t>
      </w:r>
    </w:p>
    <w:p w14:paraId="1BA3FD53" w14:textId="77777777" w:rsidR="004570C5" w:rsidRPr="00F902BC" w:rsidRDefault="004570C5" w:rsidP="00C31973">
      <w:pPr>
        <w:numPr>
          <w:ilvl w:val="0"/>
          <w:numId w:val="9"/>
        </w:numPr>
        <w:spacing w:line="480" w:lineRule="auto"/>
        <w:ind w:left="782"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Stres Kerja</w:t>
      </w:r>
    </w:p>
    <w:p w14:paraId="7D3A2247" w14:textId="77777777" w:rsidR="00A91C9C" w:rsidRPr="00F902BC" w:rsidRDefault="00A91C9C" w:rsidP="00C31973">
      <w:pPr>
        <w:numPr>
          <w:ilvl w:val="0"/>
          <w:numId w:val="25"/>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Pengertian Stres Kerja</w:t>
      </w:r>
    </w:p>
    <w:p w14:paraId="3A4208C9" w14:textId="168CACED" w:rsidR="00A27D0A" w:rsidRPr="00187DD6" w:rsidRDefault="00825A46" w:rsidP="00C31973">
      <w:pPr>
        <w:spacing w:line="480" w:lineRule="auto"/>
        <w:ind w:left="1151" w:firstLine="692"/>
        <w:jc w:val="both"/>
        <w:rPr>
          <w:rFonts w:ascii="Times New Roman" w:eastAsia="Times New Roman" w:hAnsi="Times New Roman" w:cs="Times New Roman"/>
          <w:color w:val="000000" w:themeColor="text1"/>
          <w:spacing w:val="-6"/>
          <w:sz w:val="24"/>
          <w:szCs w:val="24"/>
        </w:rPr>
      </w:pPr>
      <w:r w:rsidRPr="00187DD6">
        <w:rPr>
          <w:rFonts w:ascii="Times New Roman" w:eastAsia="Times New Roman" w:hAnsi="Times New Roman" w:cs="Times New Roman"/>
          <w:color w:val="000000" w:themeColor="text1"/>
          <w:spacing w:val="-6"/>
          <w:sz w:val="24"/>
          <w:szCs w:val="24"/>
        </w:rPr>
        <w:t>Menurut</w:t>
      </w:r>
      <w:r w:rsidR="00EB53AA" w:rsidRPr="00187DD6">
        <w:rPr>
          <w:rFonts w:ascii="Times New Roman" w:eastAsia="Times New Roman" w:hAnsi="Times New Roman" w:cs="Times New Roman"/>
          <w:color w:val="000000" w:themeColor="text1"/>
          <w:spacing w:val="-6"/>
          <w:sz w:val="24"/>
          <w:szCs w:val="24"/>
        </w:rPr>
        <w:t xml:space="preserve"> </w:t>
      </w:r>
      <w:r w:rsidR="00EB53AA" w:rsidRPr="00187DD6">
        <w:rPr>
          <w:rFonts w:ascii="Times New Roman" w:eastAsia="Times New Roman" w:hAnsi="Times New Roman" w:cs="Times New Roman"/>
          <w:color w:val="000000" w:themeColor="text1"/>
          <w:spacing w:val="-6"/>
          <w:sz w:val="24"/>
          <w:szCs w:val="24"/>
        </w:rPr>
        <w:fldChar w:fldCharType="begin" w:fldLock="1"/>
      </w:r>
      <w:r w:rsidR="00E01362" w:rsidRPr="00187DD6">
        <w:rPr>
          <w:rFonts w:ascii="Times New Roman" w:eastAsia="Times New Roman" w:hAnsi="Times New Roman" w:cs="Times New Roman"/>
          <w:color w:val="000000" w:themeColor="text1"/>
          <w:spacing w:val="-6"/>
          <w:sz w:val="24"/>
          <w:szCs w:val="24"/>
        </w:rPr>
        <w:instrText>ADDIN CSL_CITATION {"citationItems":[{"id":"ITEM-1","itemData":{"author":[{"dropping-particle":"","family":"Siagian","given":"Sondang P.","non-dropping-particle":"","parse-names":false,"suffix":""}],"id":"ITEM-1","issued":{"date-parts":[["2014"]]},"publisher":"Bumi Aksara","publisher-place":"Jakarta","title":"Manajemen Sumber daya Manusia","type":"book"},"uris":["http://www.mendeley.com/documents/?uuid=d27fe000-0562-43f4-b753-87d3861a9a26","http://www.mendeley.com/documents/?uuid=53a6cff6-ffb6-4b90-a062-cd0f113c1448"]}],"mendeley":{"formattedCitation":"(Siagian 2014)","manualFormatting":"Siagian (2014: 300)","plainTextFormattedCitation":"(Siagian 2014)","previouslyFormattedCitation":"(Siagian 2014)"},"properties":{"noteIndex":0},"schema":"https://github.com/citation-style-language/schema/raw/master/csl-citation.json"}</w:instrText>
      </w:r>
      <w:r w:rsidR="00EB53AA" w:rsidRPr="00187DD6">
        <w:rPr>
          <w:rFonts w:ascii="Times New Roman" w:eastAsia="Times New Roman" w:hAnsi="Times New Roman" w:cs="Times New Roman"/>
          <w:color w:val="000000" w:themeColor="text1"/>
          <w:spacing w:val="-6"/>
          <w:sz w:val="24"/>
          <w:szCs w:val="24"/>
        </w:rPr>
        <w:fldChar w:fldCharType="separate"/>
      </w:r>
      <w:r w:rsidR="00EB53AA" w:rsidRPr="00187DD6">
        <w:rPr>
          <w:rFonts w:ascii="Times New Roman" w:eastAsia="Times New Roman" w:hAnsi="Times New Roman" w:cs="Times New Roman"/>
          <w:noProof/>
          <w:color w:val="000000" w:themeColor="text1"/>
          <w:spacing w:val="-6"/>
          <w:sz w:val="24"/>
          <w:szCs w:val="24"/>
        </w:rPr>
        <w:t>Siagian (2014: 300)</w:t>
      </w:r>
      <w:r w:rsidR="00EB53AA" w:rsidRPr="00187DD6">
        <w:rPr>
          <w:rFonts w:ascii="Times New Roman" w:eastAsia="Times New Roman" w:hAnsi="Times New Roman" w:cs="Times New Roman"/>
          <w:color w:val="000000" w:themeColor="text1"/>
          <w:spacing w:val="-6"/>
          <w:sz w:val="24"/>
          <w:szCs w:val="24"/>
        </w:rPr>
        <w:fldChar w:fldCharType="end"/>
      </w:r>
      <w:r w:rsidRPr="00187DD6">
        <w:rPr>
          <w:rFonts w:ascii="Times New Roman" w:eastAsia="Times New Roman" w:hAnsi="Times New Roman" w:cs="Times New Roman"/>
          <w:color w:val="000000" w:themeColor="text1"/>
          <w:spacing w:val="-6"/>
          <w:sz w:val="24"/>
          <w:szCs w:val="24"/>
        </w:rPr>
        <w:t xml:space="preserve"> </w:t>
      </w:r>
      <w:r w:rsidR="00EB6A00" w:rsidRPr="00187DD6">
        <w:rPr>
          <w:rFonts w:ascii="Times New Roman" w:eastAsia="Times New Roman" w:hAnsi="Times New Roman" w:cs="Times New Roman"/>
          <w:color w:val="000000" w:themeColor="text1"/>
          <w:spacing w:val="-6"/>
          <w:sz w:val="24"/>
          <w:szCs w:val="24"/>
        </w:rPr>
        <w:t xml:space="preserve">Stres merupakan kondisi ketegangan yang berpengaruh terhadap emosi, jalan pikiran dan kondisi fisik seseorang. Stres yang tidak di atasi dengan baik biasanya berakibat pada ketidak mampuan sesorang berinteraksi secara positif, baik dalam arti lingkungan </w:t>
      </w:r>
      <w:r w:rsidR="00EB6A00" w:rsidRPr="00187DD6">
        <w:rPr>
          <w:rFonts w:ascii="Times New Roman" w:eastAsia="Times New Roman" w:hAnsi="Times New Roman" w:cs="Times New Roman"/>
          <w:color w:val="000000" w:themeColor="text1"/>
          <w:spacing w:val="-6"/>
          <w:sz w:val="24"/>
          <w:szCs w:val="24"/>
        </w:rPr>
        <w:lastRenderedPageBreak/>
        <w:t>pekerjaan ma</w:t>
      </w:r>
      <w:r w:rsidR="00EB53AA" w:rsidRPr="00187DD6">
        <w:rPr>
          <w:rFonts w:ascii="Times New Roman" w:eastAsia="Times New Roman" w:hAnsi="Times New Roman" w:cs="Times New Roman"/>
          <w:color w:val="000000" w:themeColor="text1"/>
          <w:spacing w:val="-6"/>
          <w:sz w:val="24"/>
          <w:szCs w:val="24"/>
        </w:rPr>
        <w:t>upun luarnya. Sedangkan</w:t>
      </w:r>
      <w:r w:rsidR="006E3F66" w:rsidRPr="00187DD6">
        <w:rPr>
          <w:rFonts w:ascii="Times New Roman" w:eastAsia="Times New Roman" w:hAnsi="Times New Roman" w:cs="Times New Roman"/>
          <w:color w:val="000000" w:themeColor="text1"/>
          <w:spacing w:val="-6"/>
          <w:sz w:val="24"/>
          <w:szCs w:val="24"/>
        </w:rPr>
        <w:t xml:space="preserve"> </w:t>
      </w:r>
      <w:r w:rsidR="006E3F66" w:rsidRPr="00187DD6">
        <w:rPr>
          <w:rFonts w:ascii="Times New Roman" w:eastAsia="Times New Roman" w:hAnsi="Times New Roman" w:cs="Times New Roman"/>
          <w:color w:val="000000" w:themeColor="text1"/>
          <w:spacing w:val="-6"/>
          <w:sz w:val="24"/>
          <w:szCs w:val="24"/>
        </w:rPr>
        <w:fldChar w:fldCharType="begin" w:fldLock="1"/>
      </w:r>
      <w:r w:rsidR="00E01362" w:rsidRPr="00187DD6">
        <w:rPr>
          <w:rFonts w:ascii="Times New Roman" w:eastAsia="Times New Roman" w:hAnsi="Times New Roman" w:cs="Times New Roman"/>
          <w:color w:val="000000" w:themeColor="text1"/>
          <w:spacing w:val="-6"/>
          <w:sz w:val="24"/>
          <w:szCs w:val="24"/>
        </w:rPr>
        <w:instrText>ADDIN CSL_CITATION {"citationItems":[{"id":"ITEM-1","itemData":{"author":[{"dropping-particle":"","family":"Rivai","given":"Veithzal dan Ella Jauvani Sagala","non-dropping-particle":"","parse-names":false,"suffix":""}],"id":"ITEM-1","issued":{"date-parts":[["2011"]]},"publisher":"Rajawali Pers.","publisher-place":"Jakarta","title":"Manajemen Sumberdaya Manusia untuk Perusahaan","type":"book"},"uris":["http://www.mendeley.com/documents/?uuid=a473b2a0-a265-4288-bcef-ec3ef24114c7","http://www.mendeley.com/documents/?uuid=2be60b73-d69b-4db2-a36c-39e4e77d0564"]}],"mendeley":{"formattedCitation":"(Rivai 2011)","manualFormatting":"Rivai (2011: 108)","plainTextFormattedCitation":"(Rivai 2011)","previouslyFormattedCitation":"(Rivai 2011)"},"properties":{"noteIndex":0},"schema":"https://github.com/citation-style-language/schema/raw/master/csl-citation.json"}</w:instrText>
      </w:r>
      <w:r w:rsidR="006E3F66" w:rsidRPr="00187DD6">
        <w:rPr>
          <w:rFonts w:ascii="Times New Roman" w:eastAsia="Times New Roman" w:hAnsi="Times New Roman" w:cs="Times New Roman"/>
          <w:color w:val="000000" w:themeColor="text1"/>
          <w:spacing w:val="-6"/>
          <w:sz w:val="24"/>
          <w:szCs w:val="24"/>
        </w:rPr>
        <w:fldChar w:fldCharType="separate"/>
      </w:r>
      <w:r w:rsidR="006E3F66" w:rsidRPr="00187DD6">
        <w:rPr>
          <w:rFonts w:ascii="Times New Roman" w:eastAsia="Times New Roman" w:hAnsi="Times New Roman" w:cs="Times New Roman"/>
          <w:noProof/>
          <w:color w:val="000000" w:themeColor="text1"/>
          <w:spacing w:val="-6"/>
          <w:sz w:val="24"/>
          <w:szCs w:val="24"/>
        </w:rPr>
        <w:t>Rivai (2011: 108)</w:t>
      </w:r>
      <w:r w:rsidR="006E3F66" w:rsidRPr="00187DD6">
        <w:rPr>
          <w:rFonts w:ascii="Times New Roman" w:eastAsia="Times New Roman" w:hAnsi="Times New Roman" w:cs="Times New Roman"/>
          <w:color w:val="000000" w:themeColor="text1"/>
          <w:spacing w:val="-6"/>
          <w:sz w:val="24"/>
          <w:szCs w:val="24"/>
        </w:rPr>
        <w:fldChar w:fldCharType="end"/>
      </w:r>
      <w:r w:rsidR="00EB6A00" w:rsidRPr="00187DD6">
        <w:rPr>
          <w:rFonts w:ascii="Times New Roman" w:eastAsia="Times New Roman" w:hAnsi="Times New Roman" w:cs="Times New Roman"/>
          <w:color w:val="000000" w:themeColor="text1"/>
          <w:spacing w:val="-6"/>
          <w:sz w:val="24"/>
          <w:szCs w:val="24"/>
        </w:rPr>
        <w:t xml:space="preserve"> menyatakan stres kerja adalah suatu kondisi ketegangan yang menciptakan adanya ketidak seimbangan fisik dan psikis yang mempengaruhi emosi, proses berfikir, dan kondisi seorang karyawan, apabila stress yang terlalu besar dapat mengancam kemampuan seseorang untuk menghadapi lingkungan.</w:t>
      </w:r>
    </w:p>
    <w:p w14:paraId="1257DEC4" w14:textId="77777777" w:rsidR="00EB6A00" w:rsidRPr="00F902BC" w:rsidRDefault="00EB6A00"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ari pendapat diatas dapat disimpulkan stres kerja merupakan kondisi ketegangan fisik dan psikis seorang karyawan yang berpengaruh terhadap emosi, proses berpikir dan kondisi dalam berinteraksi dengan lingkungan luar.</w:t>
      </w:r>
    </w:p>
    <w:p w14:paraId="5009AD37" w14:textId="77777777" w:rsidR="00A91C9C" w:rsidRPr="00F902BC" w:rsidRDefault="00A91C9C" w:rsidP="00C31973">
      <w:pPr>
        <w:numPr>
          <w:ilvl w:val="0"/>
          <w:numId w:val="25"/>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Faktor yang Mempengaruhi Stres Kerja</w:t>
      </w:r>
    </w:p>
    <w:p w14:paraId="1E46F0AC" w14:textId="3D39AE3B" w:rsidR="00EB6A00" w:rsidRPr="00F902BC" w:rsidRDefault="00EB6A00" w:rsidP="00C31973">
      <w:pPr>
        <w:spacing w:line="480" w:lineRule="auto"/>
        <w:ind w:left="1151" w:firstLine="692"/>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enurut</w:t>
      </w:r>
      <w:r w:rsidR="00825A46">
        <w:rPr>
          <w:rFonts w:ascii="Times New Roman" w:eastAsia="Times New Roman" w:hAnsi="Times New Roman" w:cs="Times New Roman"/>
          <w:color w:val="000000" w:themeColor="text1"/>
          <w:sz w:val="24"/>
          <w:szCs w:val="24"/>
        </w:rPr>
        <w:t xml:space="preserve"> </w:t>
      </w:r>
      <w:r w:rsidR="00825A46">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Hasibuan","given":"Malayu S.P.","non-dropping-particle":"","parse-names":false,"suffix":""}],"id":"ITEM-1","issued":{"date-parts":[["2013"]]},"number-of-pages":"273","publisher":"PT Bumi Aksara","publisher-place":"Jakarta","title":"Manajemen Sumber Daya Manusia Edisi Revisi","type":"book"},"uris":["http://www.mendeley.com/documents/?uuid=cfbb08d4-0dae-4439-92ec-6746288668f4","http://www.mendeley.com/documents/?uuid=1bd674d9-9c8e-4c88-9673-97068ab40eb4"]}],"mendeley":{"formattedCitation":"(Hasibuan 2013)","manualFormatting":"Hasibuan (2013: 204)","plainTextFormattedCitation":"(Hasibuan 2013)","previouslyFormattedCitation":"(Hasibuan 2013)"},"properties":{"noteIndex":0},"schema":"https://github.com/citation-style-language/schema/raw/master/csl-citation.json"}</w:instrText>
      </w:r>
      <w:r w:rsidR="00825A46">
        <w:rPr>
          <w:rFonts w:ascii="Times New Roman" w:eastAsia="Times New Roman" w:hAnsi="Times New Roman" w:cs="Times New Roman"/>
          <w:color w:val="000000" w:themeColor="text1"/>
          <w:sz w:val="24"/>
          <w:szCs w:val="24"/>
        </w:rPr>
        <w:fldChar w:fldCharType="separate"/>
      </w:r>
      <w:r w:rsidR="00825A46">
        <w:rPr>
          <w:rFonts w:ascii="Times New Roman" w:eastAsia="Times New Roman" w:hAnsi="Times New Roman" w:cs="Times New Roman"/>
          <w:noProof/>
          <w:color w:val="000000" w:themeColor="text1"/>
          <w:sz w:val="24"/>
          <w:szCs w:val="24"/>
        </w:rPr>
        <w:t>Hasibuan</w:t>
      </w:r>
      <w:r w:rsidR="00825A46" w:rsidRPr="00825A46">
        <w:rPr>
          <w:rFonts w:ascii="Times New Roman" w:eastAsia="Times New Roman" w:hAnsi="Times New Roman" w:cs="Times New Roman"/>
          <w:noProof/>
          <w:color w:val="000000" w:themeColor="text1"/>
          <w:sz w:val="24"/>
          <w:szCs w:val="24"/>
        </w:rPr>
        <w:t xml:space="preserve"> </w:t>
      </w:r>
      <w:r w:rsidR="00825A46">
        <w:rPr>
          <w:rFonts w:ascii="Times New Roman" w:eastAsia="Times New Roman" w:hAnsi="Times New Roman" w:cs="Times New Roman"/>
          <w:noProof/>
          <w:color w:val="000000" w:themeColor="text1"/>
          <w:sz w:val="24"/>
          <w:szCs w:val="24"/>
        </w:rPr>
        <w:t>(</w:t>
      </w:r>
      <w:r w:rsidR="00825A46" w:rsidRPr="00825A46">
        <w:rPr>
          <w:rFonts w:ascii="Times New Roman" w:eastAsia="Times New Roman" w:hAnsi="Times New Roman" w:cs="Times New Roman"/>
          <w:noProof/>
          <w:color w:val="000000" w:themeColor="text1"/>
          <w:sz w:val="24"/>
          <w:szCs w:val="24"/>
        </w:rPr>
        <w:t>2013</w:t>
      </w:r>
      <w:r w:rsidR="00825A46">
        <w:rPr>
          <w:rFonts w:ascii="Times New Roman" w:eastAsia="Times New Roman" w:hAnsi="Times New Roman" w:cs="Times New Roman"/>
          <w:noProof/>
          <w:color w:val="000000" w:themeColor="text1"/>
          <w:sz w:val="24"/>
          <w:szCs w:val="24"/>
        </w:rPr>
        <w:t>: 204</w:t>
      </w:r>
      <w:r w:rsidR="00825A46" w:rsidRPr="00825A46">
        <w:rPr>
          <w:rFonts w:ascii="Times New Roman" w:eastAsia="Times New Roman" w:hAnsi="Times New Roman" w:cs="Times New Roman"/>
          <w:noProof/>
          <w:color w:val="000000" w:themeColor="text1"/>
          <w:sz w:val="24"/>
          <w:szCs w:val="24"/>
        </w:rPr>
        <w:t>)</w:t>
      </w:r>
      <w:r w:rsidR="00825A46">
        <w:rPr>
          <w:rFonts w:ascii="Times New Roman" w:eastAsia="Times New Roman" w:hAnsi="Times New Roman" w:cs="Times New Roman"/>
          <w:color w:val="000000" w:themeColor="text1"/>
          <w:sz w:val="24"/>
          <w:szCs w:val="24"/>
        </w:rPr>
        <w:fldChar w:fldCharType="end"/>
      </w:r>
      <w:r w:rsidRPr="00F902BC">
        <w:rPr>
          <w:rFonts w:ascii="Times New Roman" w:eastAsia="Times New Roman" w:hAnsi="Times New Roman" w:cs="Times New Roman"/>
          <w:color w:val="000000" w:themeColor="text1"/>
          <w:sz w:val="24"/>
          <w:szCs w:val="24"/>
        </w:rPr>
        <w:t xml:space="preserve"> faktor – faktor penyebab stres karyawan, antara lain sebagai berikut:</w:t>
      </w:r>
    </w:p>
    <w:p w14:paraId="228BBA39" w14:textId="77777777" w:rsidR="00EB6A00" w:rsidRPr="00F902BC" w:rsidRDefault="00EB6A00" w:rsidP="00C31973">
      <w:pPr>
        <w:numPr>
          <w:ilvl w:val="0"/>
          <w:numId w:val="26"/>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eban kerja yang sulit dan berlebihan.</w:t>
      </w:r>
    </w:p>
    <w:p w14:paraId="6573D7F9" w14:textId="3F5B7775" w:rsidR="00EB6A00" w:rsidRDefault="00EB6A00"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eban kerja yang melebihi standar kemampuan seorang karyawan akan mendorong terjadinya stres kerja, karena karyawan dihadapkan dengan kondisi kerja yang menekan dirinya untuk dapat menyelesaikan tugas – tugas yang sebenernya tidak sesuai dengan kemampuanya. Hal tersebut membuat tenaga dan pikiranya terkuras lebih banyak dari pekerjaan pada kondisi normalnya.</w:t>
      </w:r>
    </w:p>
    <w:p w14:paraId="28315F4C" w14:textId="77777777" w:rsidR="00EB6A00" w:rsidRPr="00F902BC" w:rsidRDefault="00EB6A00" w:rsidP="00C31973">
      <w:pPr>
        <w:numPr>
          <w:ilvl w:val="0"/>
          <w:numId w:val="26"/>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Tekanan dan sikap pemimpin yang kurang adil dan wajar.</w:t>
      </w:r>
    </w:p>
    <w:p w14:paraId="0921B969" w14:textId="77777777" w:rsidR="00EB6A00" w:rsidRPr="00F902BC" w:rsidRDefault="00EB6A00"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 xml:space="preserve">Pimpinan mempunyai kewajiban untuk mengatur dan memerintah bawahanya. Pimpinan yang banyak menekan, menuntut dan tidak memiliki hubungan yang baik dengan bawahanya akan </w:t>
      </w:r>
      <w:r w:rsidRPr="00F902BC">
        <w:rPr>
          <w:rFonts w:ascii="Times New Roman" w:eastAsia="Times New Roman" w:hAnsi="Times New Roman" w:cs="Times New Roman"/>
          <w:color w:val="000000" w:themeColor="text1"/>
          <w:sz w:val="24"/>
          <w:szCs w:val="24"/>
        </w:rPr>
        <w:lastRenderedPageBreak/>
        <w:t>menyebabkan karyawan mengalami stres kerja. Karyawan akan merasakan tertekan, takut dan gelisah jika hasil kerjanya tidak sesuai dengan apa yang diharapkan oleh pimpinanya yang akan mempengaruhi jejak karirnya dalam perusahaan tersebut.</w:t>
      </w:r>
    </w:p>
    <w:p w14:paraId="6DD2999A" w14:textId="77777777" w:rsidR="00EB6A00" w:rsidRPr="00F902BC" w:rsidRDefault="00EB6A00" w:rsidP="00C31973">
      <w:pPr>
        <w:numPr>
          <w:ilvl w:val="0"/>
          <w:numId w:val="26"/>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Waktu dan peralatan kerja yang kurang memadai.</w:t>
      </w:r>
    </w:p>
    <w:p w14:paraId="435BAC72" w14:textId="77777777" w:rsidR="00EB6A00" w:rsidRPr="00F902BC" w:rsidRDefault="00EB6A00"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Waktu dan peralatan kerja merupakan aspek penunjang karyawan untuk menyelesaikan pekerjaanya, bilamana dalam aspek tersebut terdapat masalah maka hal tersebut akan mendorong karyawan mengalami stres kerja karena hal tersebut dapat menghambat pekerjaanya.</w:t>
      </w:r>
    </w:p>
    <w:p w14:paraId="2EF362DD" w14:textId="77777777" w:rsidR="00EB6A00" w:rsidRPr="00F902BC" w:rsidRDefault="00EB6A00" w:rsidP="00C31973">
      <w:pPr>
        <w:numPr>
          <w:ilvl w:val="0"/>
          <w:numId w:val="26"/>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onflik antara pribadi dengan pimpinan atau kelompok kerja.</w:t>
      </w:r>
    </w:p>
    <w:p w14:paraId="4A247CC5" w14:textId="06BCC63F" w:rsidR="00EB6A00" w:rsidRPr="00054D61" w:rsidRDefault="00EB6A00" w:rsidP="00C31973">
      <w:pPr>
        <w:spacing w:line="480" w:lineRule="auto"/>
        <w:ind w:left="1491"/>
        <w:jc w:val="both"/>
        <w:rPr>
          <w:rFonts w:ascii="Times New Roman" w:eastAsia="Times New Roman" w:hAnsi="Times New Roman" w:cs="Times New Roman"/>
          <w:color w:val="000000" w:themeColor="text1"/>
          <w:spacing w:val="-4"/>
          <w:sz w:val="24"/>
          <w:szCs w:val="24"/>
        </w:rPr>
      </w:pPr>
      <w:r w:rsidRPr="00054D61">
        <w:rPr>
          <w:rFonts w:ascii="Times New Roman" w:eastAsia="Times New Roman" w:hAnsi="Times New Roman" w:cs="Times New Roman"/>
          <w:color w:val="000000" w:themeColor="text1"/>
          <w:spacing w:val="-4"/>
          <w:sz w:val="24"/>
          <w:szCs w:val="24"/>
        </w:rPr>
        <w:t>Rekan kerja dan pimpinan di tempat kerja merupakan aspek sosial yang dapat mempengaruhi nyaman atau tidaknya seseorang berada dalam lingkungan tersebut. Hubungan sosial yang tidak baik akan menyebabkan seorang individu merasa tidak nyaman, jika hal tersebut di biarkan begitu saja maka akan menyebabkan terjadinya stres kerja.</w:t>
      </w:r>
    </w:p>
    <w:p w14:paraId="74D36C27" w14:textId="77777777" w:rsidR="00EB6A00" w:rsidRPr="00F902BC" w:rsidRDefault="00EB6A00" w:rsidP="00C31973">
      <w:pPr>
        <w:numPr>
          <w:ilvl w:val="0"/>
          <w:numId w:val="26"/>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alas jasa yang terlalu rendah.</w:t>
      </w:r>
    </w:p>
    <w:p w14:paraId="6DE90528" w14:textId="4C6B8EAF" w:rsidR="00EB6A00" w:rsidRPr="00187DD6" w:rsidRDefault="00EB6A00" w:rsidP="00C31973">
      <w:pPr>
        <w:spacing w:line="480" w:lineRule="auto"/>
        <w:ind w:left="1491"/>
        <w:jc w:val="both"/>
        <w:rPr>
          <w:rFonts w:ascii="Times New Roman" w:eastAsia="Times New Roman" w:hAnsi="Times New Roman" w:cs="Times New Roman"/>
          <w:color w:val="000000" w:themeColor="text1"/>
          <w:spacing w:val="-4"/>
          <w:sz w:val="24"/>
          <w:szCs w:val="24"/>
        </w:rPr>
      </w:pPr>
      <w:r w:rsidRPr="00187DD6">
        <w:rPr>
          <w:rFonts w:ascii="Times New Roman" w:eastAsia="Times New Roman" w:hAnsi="Times New Roman" w:cs="Times New Roman"/>
          <w:color w:val="000000" w:themeColor="text1"/>
          <w:spacing w:val="-4"/>
          <w:sz w:val="24"/>
          <w:szCs w:val="24"/>
        </w:rPr>
        <w:t>Setiap pekerjaan memiliki resiko da</w:t>
      </w:r>
      <w:r w:rsidR="00187DD6" w:rsidRPr="00187DD6">
        <w:rPr>
          <w:rFonts w:ascii="Times New Roman" w:eastAsia="Times New Roman" w:hAnsi="Times New Roman" w:cs="Times New Roman"/>
          <w:color w:val="000000" w:themeColor="text1"/>
          <w:spacing w:val="-4"/>
          <w:sz w:val="24"/>
          <w:szCs w:val="24"/>
        </w:rPr>
        <w:t>n tanggung jawab yang berbeda-</w:t>
      </w:r>
      <w:r w:rsidRPr="00187DD6">
        <w:rPr>
          <w:rFonts w:ascii="Times New Roman" w:eastAsia="Times New Roman" w:hAnsi="Times New Roman" w:cs="Times New Roman"/>
          <w:color w:val="000000" w:themeColor="text1"/>
          <w:spacing w:val="-4"/>
          <w:sz w:val="24"/>
          <w:szCs w:val="24"/>
        </w:rPr>
        <w:t xml:space="preserve">beda. Di balik pekerjaan yang beresiko tinggi terdapat harapan seorang karyawan untuk mendapatkan imbalan yang tinggi juga atau sesuai dengan apa yang di kerjakanya. Upah merupakan refleksi atau cara perusahaan menghargai karyawanya, dengan upah yang sesuai dan adil sesuai dengan beban kerja yang di tanggung akan membuat </w:t>
      </w:r>
      <w:r w:rsidRPr="00187DD6">
        <w:rPr>
          <w:rFonts w:ascii="Times New Roman" w:eastAsia="Times New Roman" w:hAnsi="Times New Roman" w:cs="Times New Roman"/>
          <w:color w:val="000000" w:themeColor="text1"/>
          <w:spacing w:val="-4"/>
          <w:sz w:val="24"/>
          <w:szCs w:val="24"/>
        </w:rPr>
        <w:lastRenderedPageBreak/>
        <w:t>karyawan merasa dihargai oleh perusahaan. Upah yang tidak sesuai membuat karyawan merasakan stres karena usaha yang diberikanya tidak setimpal dengan balas jasa yang diberikan perusahaan.</w:t>
      </w:r>
    </w:p>
    <w:p w14:paraId="1F77CC70" w14:textId="77777777" w:rsidR="00EB6A00" w:rsidRPr="00F902BC" w:rsidRDefault="00EB6A00" w:rsidP="00C31973">
      <w:pPr>
        <w:numPr>
          <w:ilvl w:val="0"/>
          <w:numId w:val="26"/>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Masalah-masalah keluarga seperti anak, istri, mertua, dan lain-lain.</w:t>
      </w:r>
    </w:p>
    <w:p w14:paraId="51EAB6BC" w14:textId="2A308817" w:rsidR="00EB6A00" w:rsidRPr="00F902BC" w:rsidRDefault="00EB6A00"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eorang karyawa</w:t>
      </w:r>
      <w:r w:rsidR="00187DD6">
        <w:rPr>
          <w:rFonts w:ascii="Times New Roman" w:eastAsia="Times New Roman" w:hAnsi="Times New Roman" w:cs="Times New Roman"/>
          <w:color w:val="000000" w:themeColor="text1"/>
          <w:sz w:val="24"/>
          <w:szCs w:val="24"/>
        </w:rPr>
        <w:t>n yang memiliki masalah pribadi</w:t>
      </w:r>
      <w:r w:rsidRPr="00F902BC">
        <w:rPr>
          <w:rFonts w:ascii="Times New Roman" w:eastAsia="Times New Roman" w:hAnsi="Times New Roman" w:cs="Times New Roman"/>
          <w:color w:val="000000" w:themeColor="text1"/>
          <w:sz w:val="24"/>
          <w:szCs w:val="24"/>
        </w:rPr>
        <w:t>, kondisi emosinya cenderung tidak stabil dan sulit untuk fokus terhadap satu hal karena pemikiranya terbagi</w:t>
      </w:r>
      <w:r w:rsidR="00187DD6">
        <w:rPr>
          <w:rFonts w:ascii="Times New Roman" w:eastAsia="Times New Roman" w:hAnsi="Times New Roman" w:cs="Times New Roman"/>
          <w:color w:val="000000" w:themeColor="text1"/>
          <w:sz w:val="24"/>
          <w:szCs w:val="24"/>
        </w:rPr>
        <w:t>-</w:t>
      </w:r>
      <w:r w:rsidRPr="00F902BC">
        <w:rPr>
          <w:rFonts w:ascii="Times New Roman" w:eastAsia="Times New Roman" w:hAnsi="Times New Roman" w:cs="Times New Roman"/>
          <w:color w:val="000000" w:themeColor="text1"/>
          <w:sz w:val="24"/>
          <w:szCs w:val="24"/>
        </w:rPr>
        <w:t>bagi. Seorang karyawan yang memiliki masalah pribadi dan di hadapkan dengan pekerjaan yang berat akan menyebabkan terjadinya stres kerja.</w:t>
      </w:r>
    </w:p>
    <w:p w14:paraId="3471202A" w14:textId="77777777" w:rsidR="00A91C9C" w:rsidRPr="00F902BC" w:rsidRDefault="00A91C9C" w:rsidP="00C31973">
      <w:pPr>
        <w:numPr>
          <w:ilvl w:val="0"/>
          <w:numId w:val="25"/>
        </w:numPr>
        <w:spacing w:line="480" w:lineRule="auto"/>
        <w:ind w:left="1151" w:hanging="357"/>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Indikator Stres Kerja</w:t>
      </w:r>
    </w:p>
    <w:p w14:paraId="72EBCB3D" w14:textId="259C11F5" w:rsidR="00D246F2" w:rsidRPr="00F902BC" w:rsidRDefault="00825A46" w:rsidP="00C31973">
      <w:pPr>
        <w:spacing w:line="480" w:lineRule="auto"/>
        <w:ind w:left="1151" w:firstLine="692"/>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bstract":"The purpose of this study is To describe the variables Work Environment, Motivation, Job Stress and Employee Performance. The population in this study amounted to 56 people. To collect the data the researcher used questionnaires. For descriptive and regresion analysis SPSS version 20 were applied. Based on the result of research indicate that 1). Work environment does not significantly affect employee performance, because the work environment culture is well established 2). Motivation of work affect the performance of employees, the better the motivation the better the performance of employees, 3). Job stress affects the performance of employees, the more stress increases the more increases the performance of employees, 4). Motivation is a variable that has a dominant influence on employee performance, so the motivation must be considered well by the leader.","author":[{"dropping-particle":"","family":"Prabowo","given":"Lindu","non-dropping-particle":"","parse-names":false,"suffix":""},{"dropping-particle":"","family":"Sanusi","given":"Anwar","non-dropping-particle":"","parse-names":false,"suffix":""},{"dropping-particle":"","family":"Sumarsono","given":"Tanto","non-dropping-particle":"","parse-names":false,"suffix":""}],"container-title":"Jurnal Penelitian Ilmu Ekonomi","id":"ITEM-1","issue":"1","issued":{"date-parts":[["2018"]]},"page":"24-31","title":"Pengaruh Lingkungan Kerja, Motivasi Kerja Dan Stres Kerja Terhadap Kinerja Pegawai","type":"article-journal","volume":"8"},"uris":["http://www.mendeley.com/documents/?uuid=bba1a1a0-ac17-4c73-8718-4ac5216c946b","http://www.mendeley.com/documents/?uuid=5924c6a7-034c-4a42-97cc-3b6f82096abd"]}],"mendeley":{"formattedCitation":"(Prabowo, Sanusi, and Sumarsono 2018)","manualFormatting":"Prabowo et al, (2018)","plainTextFormattedCitation":"(Prabowo, Sanusi, and Sumarsono 2018)","previouslyFormattedCitation":"(Prabowo, Sanusi, and Sumarsono 2018)"},"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 xml:space="preserve">Prabowo </w:t>
      </w:r>
      <w:r w:rsidRPr="00825A46">
        <w:rPr>
          <w:rFonts w:ascii="Times New Roman" w:eastAsia="Times New Roman" w:hAnsi="Times New Roman" w:cs="Times New Roman"/>
          <w:i/>
          <w:noProof/>
          <w:color w:val="000000" w:themeColor="text1"/>
          <w:sz w:val="24"/>
          <w:szCs w:val="24"/>
        </w:rPr>
        <w:t>et al,</w:t>
      </w:r>
      <w:r w:rsidRPr="00825A46">
        <w:rPr>
          <w:rFonts w:ascii="Times New Roman" w:eastAsia="Times New Roman" w:hAnsi="Times New Roman" w:cs="Times New Roman"/>
          <w:noProof/>
          <w:color w:val="000000" w:themeColor="text1"/>
          <w:sz w:val="24"/>
          <w:szCs w:val="24"/>
        </w:rPr>
        <w:t xml:space="preserve"> </w:t>
      </w:r>
      <w:r>
        <w:rPr>
          <w:rFonts w:ascii="Times New Roman" w:eastAsia="Times New Roman" w:hAnsi="Times New Roman" w:cs="Times New Roman"/>
          <w:noProof/>
          <w:color w:val="000000" w:themeColor="text1"/>
          <w:sz w:val="24"/>
          <w:szCs w:val="24"/>
        </w:rPr>
        <w:t>(</w:t>
      </w:r>
      <w:r w:rsidRPr="00825A46">
        <w:rPr>
          <w:rFonts w:ascii="Times New Roman" w:eastAsia="Times New Roman" w:hAnsi="Times New Roman" w:cs="Times New Roman"/>
          <w:noProof/>
          <w:color w:val="000000" w:themeColor="text1"/>
          <w:sz w:val="24"/>
          <w:szCs w:val="24"/>
        </w:rPr>
        <w:t>2018)</w:t>
      </w:r>
      <w:r>
        <w:rPr>
          <w:rFonts w:ascii="Times New Roman" w:eastAsia="Times New Roman" w:hAnsi="Times New Roman" w:cs="Times New Roman"/>
          <w:color w:val="000000" w:themeColor="text1"/>
          <w:sz w:val="24"/>
          <w:szCs w:val="24"/>
        </w:rPr>
        <w:fldChar w:fldCharType="end"/>
      </w:r>
      <w:r w:rsidR="00093664" w:rsidRPr="00F902BC">
        <w:rPr>
          <w:rFonts w:ascii="Times New Roman" w:eastAsia="Times New Roman" w:hAnsi="Times New Roman" w:cs="Times New Roman"/>
          <w:color w:val="000000" w:themeColor="text1"/>
          <w:sz w:val="24"/>
          <w:szCs w:val="24"/>
        </w:rPr>
        <w:t xml:space="preserve"> menyatakan indikator stres kerj</w:t>
      </w:r>
      <w:r w:rsidR="00EB6A00" w:rsidRPr="00F902BC">
        <w:rPr>
          <w:rFonts w:ascii="Times New Roman" w:eastAsia="Times New Roman" w:hAnsi="Times New Roman" w:cs="Times New Roman"/>
          <w:color w:val="000000" w:themeColor="text1"/>
          <w:sz w:val="24"/>
          <w:szCs w:val="24"/>
        </w:rPr>
        <w:t>a, adalah sebagai berikut:</w:t>
      </w:r>
    </w:p>
    <w:p w14:paraId="5AE0D726" w14:textId="77777777" w:rsidR="00EB6A00" w:rsidRPr="00F902BC" w:rsidRDefault="00EB6A00" w:rsidP="00C31973">
      <w:pPr>
        <w:numPr>
          <w:ilvl w:val="0"/>
          <w:numId w:val="27"/>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eban kerja</w:t>
      </w:r>
    </w:p>
    <w:p w14:paraId="7EAAAD89" w14:textId="77777777" w:rsidR="00EB6A00" w:rsidRPr="00F902BC" w:rsidRDefault="00EB6A00"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hAnsi="Times New Roman" w:cs="Times New Roman"/>
          <w:color w:val="000000" w:themeColor="text1"/>
          <w:sz w:val="24"/>
          <w:szCs w:val="24"/>
          <w:shd w:val="clear" w:color="auto" w:fill="FFFFFF"/>
        </w:rPr>
        <w:t>Kondisi pekerjaan meliputi beban kerja berlebihan dan jadwal kerja</w:t>
      </w:r>
      <w:r w:rsidR="00746122" w:rsidRPr="00F902BC">
        <w:rPr>
          <w:rFonts w:ascii="Times New Roman" w:hAnsi="Times New Roman" w:cs="Times New Roman"/>
          <w:color w:val="000000" w:themeColor="text1"/>
          <w:sz w:val="24"/>
          <w:szCs w:val="24"/>
          <w:shd w:val="clear" w:color="auto" w:fill="FFFFFF"/>
        </w:rPr>
        <w:t>.</w:t>
      </w:r>
    </w:p>
    <w:p w14:paraId="74D04DB6" w14:textId="77777777" w:rsidR="00EB6A00" w:rsidRPr="00F902BC" w:rsidRDefault="00EB6A00" w:rsidP="00C31973">
      <w:pPr>
        <w:numPr>
          <w:ilvl w:val="0"/>
          <w:numId w:val="27"/>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Waktu yang terbatas</w:t>
      </w:r>
    </w:p>
    <w:p w14:paraId="76424383" w14:textId="77777777" w:rsidR="00093664" w:rsidRPr="00F902BC" w:rsidRDefault="00EB6A00" w:rsidP="00C31973">
      <w:pPr>
        <w:spacing w:line="480" w:lineRule="auto"/>
        <w:ind w:left="1491"/>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Tuntutan waktu yang diberikan perusahaan dalam menyelesaikan pekerjaan</w:t>
      </w:r>
      <w:r w:rsidR="00746122" w:rsidRPr="00F902BC">
        <w:rPr>
          <w:rFonts w:ascii="Times New Roman" w:eastAsia="Times New Roman" w:hAnsi="Times New Roman" w:cs="Times New Roman"/>
          <w:color w:val="000000" w:themeColor="text1"/>
          <w:sz w:val="24"/>
          <w:szCs w:val="24"/>
        </w:rPr>
        <w:t>.</w:t>
      </w:r>
    </w:p>
    <w:p w14:paraId="6724F74B" w14:textId="77777777" w:rsidR="00EB6A00" w:rsidRPr="00F902BC" w:rsidRDefault="00EB6A00" w:rsidP="00C31973">
      <w:pPr>
        <w:numPr>
          <w:ilvl w:val="0"/>
          <w:numId w:val="27"/>
        </w:numPr>
        <w:spacing w:line="480" w:lineRule="auto"/>
        <w:ind w:left="1491" w:hanging="357"/>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Karakteristik pekerjaan</w:t>
      </w:r>
    </w:p>
    <w:p w14:paraId="102FD815" w14:textId="77777777" w:rsidR="00F45016" w:rsidRPr="00F902BC" w:rsidRDefault="00EB6A00" w:rsidP="00C31973">
      <w:pPr>
        <w:spacing w:line="480" w:lineRule="auto"/>
        <w:ind w:left="1491"/>
        <w:jc w:val="both"/>
        <w:rPr>
          <w:rFonts w:ascii="Times New Roman" w:hAnsi="Times New Roman" w:cs="Times New Roman"/>
          <w:color w:val="000000" w:themeColor="text1"/>
          <w:sz w:val="24"/>
          <w:szCs w:val="24"/>
          <w:shd w:val="clear" w:color="auto" w:fill="FFFFFF"/>
        </w:rPr>
      </w:pPr>
      <w:r w:rsidRPr="00F902BC">
        <w:rPr>
          <w:rFonts w:ascii="Times New Roman" w:hAnsi="Times New Roman" w:cs="Times New Roman"/>
          <w:color w:val="000000" w:themeColor="text1"/>
          <w:sz w:val="24"/>
          <w:szCs w:val="24"/>
          <w:shd w:val="clear" w:color="auto" w:fill="FFFFFF"/>
        </w:rPr>
        <w:t>Merupakan faktor terkait dengan jenis pekerjaan seorang karyawan</w:t>
      </w:r>
    </w:p>
    <w:p w14:paraId="16815D52" w14:textId="77777777" w:rsidR="006E3F66" w:rsidRDefault="006B188E" w:rsidP="006E3F66">
      <w:pPr>
        <w:spacing w:line="480" w:lineRule="auto"/>
        <w:ind w:left="1151" w:firstLine="692"/>
        <w:jc w:val="both"/>
        <w:rPr>
          <w:rFonts w:ascii="Times New Roman" w:hAnsi="Times New Roman" w:cs="Times New Roman"/>
          <w:color w:val="000000" w:themeColor="text1"/>
          <w:spacing w:val="1"/>
          <w:sz w:val="24"/>
        </w:rPr>
      </w:pPr>
      <w:r w:rsidRPr="00F902BC">
        <w:rPr>
          <w:rFonts w:ascii="Times New Roman" w:hAnsi="Times New Roman" w:cs="Times New Roman"/>
          <w:color w:val="000000" w:themeColor="text1"/>
          <w:sz w:val="24"/>
        </w:rPr>
        <w:t>Dari</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penjelasan</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indikator</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stres kerja</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diatas</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dapat</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disimpulkan</w:t>
      </w:r>
      <w:r w:rsidRPr="00F902BC">
        <w:rPr>
          <w:rFonts w:ascii="Times New Roman" w:hAnsi="Times New Roman" w:cs="Times New Roman"/>
          <w:color w:val="000000" w:themeColor="text1"/>
          <w:spacing w:val="1"/>
          <w:sz w:val="24"/>
        </w:rPr>
        <w:t xml:space="preserve"> </w:t>
      </w:r>
      <w:r w:rsidRPr="00F902BC">
        <w:rPr>
          <w:rFonts w:ascii="Times New Roman" w:hAnsi="Times New Roman" w:cs="Times New Roman"/>
          <w:color w:val="000000" w:themeColor="text1"/>
          <w:sz w:val="24"/>
        </w:rPr>
        <w:t>bahwa</w:t>
      </w:r>
      <w:r w:rsidR="00F902BC" w:rsidRPr="00F902BC">
        <w:rPr>
          <w:rFonts w:ascii="Times New Roman" w:hAnsi="Times New Roman" w:cs="Times New Roman"/>
          <w:color w:val="000000" w:themeColor="text1"/>
          <w:sz w:val="24"/>
        </w:rPr>
        <w:t xml:space="preserve"> indikator beban kerja, waktu yang terbatas dan karakteristik pekerjaan bukan menjadi kendala.</w:t>
      </w:r>
      <w:r w:rsidRPr="00F902BC">
        <w:rPr>
          <w:rFonts w:ascii="Times New Roman" w:hAnsi="Times New Roman" w:cs="Times New Roman"/>
          <w:color w:val="000000" w:themeColor="text1"/>
          <w:spacing w:val="1"/>
          <w:sz w:val="24"/>
        </w:rPr>
        <w:t xml:space="preserve"> </w:t>
      </w:r>
      <w:r w:rsidR="00F902BC" w:rsidRPr="00F902BC">
        <w:rPr>
          <w:rFonts w:ascii="Times New Roman" w:hAnsi="Times New Roman" w:cs="Times New Roman"/>
          <w:color w:val="000000" w:themeColor="text1"/>
          <w:spacing w:val="1"/>
          <w:sz w:val="24"/>
        </w:rPr>
        <w:t>S</w:t>
      </w:r>
      <w:r w:rsidRPr="00F902BC">
        <w:rPr>
          <w:rFonts w:ascii="Times New Roman" w:hAnsi="Times New Roman" w:cs="Times New Roman"/>
          <w:color w:val="000000" w:themeColor="text1"/>
          <w:spacing w:val="1"/>
          <w:sz w:val="24"/>
        </w:rPr>
        <w:t xml:space="preserve">eorang karyawan harus bisa mengendalikan hal yang dapat mengganggu kinerjanya. </w:t>
      </w:r>
    </w:p>
    <w:p w14:paraId="3B389640" w14:textId="77777777" w:rsidR="004570C5" w:rsidRPr="00F902BC" w:rsidRDefault="004570C5" w:rsidP="00947FAC">
      <w:pPr>
        <w:numPr>
          <w:ilvl w:val="0"/>
          <w:numId w:val="8"/>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lastRenderedPageBreak/>
        <w:t>Penelitian Terdahulu yang Relevan</w:t>
      </w:r>
    </w:p>
    <w:p w14:paraId="04E8FA2F" w14:textId="77777777" w:rsidR="00F45016" w:rsidRPr="00B11C25" w:rsidRDefault="00A07287" w:rsidP="00A07287">
      <w:pPr>
        <w:ind w:left="425"/>
        <w:jc w:val="center"/>
        <w:rPr>
          <w:rFonts w:ascii="Times New Roman" w:eastAsia="Times New Roman" w:hAnsi="Times New Roman" w:cs="Times New Roman"/>
          <w:color w:val="000000" w:themeColor="text1"/>
          <w:sz w:val="24"/>
          <w:szCs w:val="24"/>
        </w:rPr>
      </w:pPr>
      <w:r w:rsidRPr="00B11C25">
        <w:rPr>
          <w:rFonts w:ascii="Times New Roman" w:eastAsia="Times New Roman" w:hAnsi="Times New Roman" w:cs="Times New Roman"/>
          <w:color w:val="000000" w:themeColor="text1"/>
          <w:sz w:val="24"/>
          <w:szCs w:val="24"/>
        </w:rPr>
        <w:t>Tabel</w:t>
      </w:r>
      <w:r w:rsidR="007654B4" w:rsidRPr="00B11C25">
        <w:rPr>
          <w:rFonts w:ascii="Times New Roman" w:eastAsia="Times New Roman" w:hAnsi="Times New Roman" w:cs="Times New Roman"/>
          <w:color w:val="000000" w:themeColor="text1"/>
          <w:sz w:val="24"/>
          <w:szCs w:val="24"/>
        </w:rPr>
        <w:t xml:space="preserve"> 2</w:t>
      </w:r>
      <w:r w:rsidR="00441770" w:rsidRPr="00B11C25">
        <w:rPr>
          <w:rFonts w:ascii="Times New Roman" w:eastAsia="Times New Roman" w:hAnsi="Times New Roman" w:cs="Times New Roman"/>
          <w:color w:val="000000" w:themeColor="text1"/>
          <w:sz w:val="24"/>
          <w:szCs w:val="24"/>
        </w:rPr>
        <w:t>.1</w:t>
      </w:r>
    </w:p>
    <w:p w14:paraId="78D283E2" w14:textId="77777777" w:rsidR="00C64D9A" w:rsidRPr="00B11C25" w:rsidRDefault="00C64D9A" w:rsidP="00A07287">
      <w:pPr>
        <w:ind w:left="425"/>
        <w:jc w:val="center"/>
        <w:rPr>
          <w:rFonts w:ascii="Times New Roman" w:eastAsia="Times New Roman" w:hAnsi="Times New Roman" w:cs="Times New Roman"/>
          <w:color w:val="000000" w:themeColor="text1"/>
          <w:sz w:val="24"/>
          <w:szCs w:val="24"/>
        </w:rPr>
      </w:pPr>
      <w:r w:rsidRPr="00B11C25">
        <w:rPr>
          <w:rFonts w:ascii="Times New Roman" w:eastAsia="Times New Roman" w:hAnsi="Times New Roman" w:cs="Times New Roman"/>
          <w:color w:val="000000" w:themeColor="text1"/>
          <w:sz w:val="24"/>
          <w:szCs w:val="24"/>
        </w:rPr>
        <w:t>Penelitian Terdahulu yang Relevan</w:t>
      </w:r>
    </w:p>
    <w:p w14:paraId="3F1A78C0" w14:textId="77777777" w:rsidR="00A07287" w:rsidRPr="00B11C25" w:rsidRDefault="00A07287" w:rsidP="00A07287">
      <w:pPr>
        <w:ind w:left="425"/>
        <w:jc w:val="center"/>
        <w:rPr>
          <w:rFonts w:ascii="Times New Roman" w:eastAsia="Times New Roman" w:hAnsi="Times New Roman" w:cs="Times New Roman"/>
          <w:color w:val="000000" w:themeColor="text1"/>
          <w:sz w:val="24"/>
          <w:szCs w:val="24"/>
        </w:rPr>
      </w:pPr>
    </w:p>
    <w:tbl>
      <w:tblPr>
        <w:tblStyle w:val="TableGrid"/>
        <w:tblW w:w="7933" w:type="dxa"/>
        <w:tblLook w:val="04A0" w:firstRow="1" w:lastRow="0" w:firstColumn="1" w:lastColumn="0" w:noHBand="0" w:noVBand="1"/>
      </w:tblPr>
      <w:tblGrid>
        <w:gridCol w:w="562"/>
        <w:gridCol w:w="2552"/>
        <w:gridCol w:w="2268"/>
        <w:gridCol w:w="2551"/>
      </w:tblGrid>
      <w:tr w:rsidR="00F45016" w:rsidRPr="00B11C25" w14:paraId="545EA6E0" w14:textId="77777777" w:rsidTr="00F45016">
        <w:trPr>
          <w:trHeight w:val="470"/>
        </w:trPr>
        <w:tc>
          <w:tcPr>
            <w:tcW w:w="562" w:type="dxa"/>
          </w:tcPr>
          <w:p w14:paraId="75973D21"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No.</w:t>
            </w:r>
          </w:p>
        </w:tc>
        <w:tc>
          <w:tcPr>
            <w:tcW w:w="2552" w:type="dxa"/>
          </w:tcPr>
          <w:p w14:paraId="461123F5" w14:textId="77777777" w:rsidR="00F45016" w:rsidRPr="006E3F66" w:rsidRDefault="00F45016" w:rsidP="006E3F66">
            <w:pPr>
              <w:jc w:val="cente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udul Jurnal</w:t>
            </w:r>
          </w:p>
          <w:p w14:paraId="1A9D4958" w14:textId="77777777" w:rsidR="00F45016" w:rsidRPr="006E3F66" w:rsidRDefault="00F45016" w:rsidP="006E3F66">
            <w:pPr>
              <w:jc w:val="center"/>
              <w:rPr>
                <w:rFonts w:ascii="Times New Roman" w:eastAsia="Times New Roman" w:hAnsi="Times New Roman" w:cs="Times New Roman"/>
                <w:b/>
                <w:color w:val="000000" w:themeColor="text1"/>
                <w:sz w:val="22"/>
                <w:szCs w:val="22"/>
              </w:rPr>
            </w:pPr>
            <w:r w:rsidRPr="006E3F66">
              <w:rPr>
                <w:rFonts w:ascii="Times New Roman" w:hAnsi="Times New Roman" w:cs="Times New Roman"/>
                <w:color w:val="000000" w:themeColor="text1"/>
                <w:sz w:val="22"/>
                <w:szCs w:val="22"/>
              </w:rPr>
              <w:t>Nama Peneliti &amp; Tahun</w:t>
            </w:r>
          </w:p>
        </w:tc>
        <w:tc>
          <w:tcPr>
            <w:tcW w:w="2268" w:type="dxa"/>
          </w:tcPr>
          <w:p w14:paraId="1F13788E" w14:textId="77777777" w:rsidR="00F45016" w:rsidRPr="006E3F66" w:rsidRDefault="00F45016" w:rsidP="006E3F66">
            <w:pPr>
              <w:jc w:val="center"/>
              <w:rPr>
                <w:rFonts w:ascii="Times New Roman" w:eastAsia="Times New Roman" w:hAnsi="Times New Roman" w:cs="Times New Roman"/>
                <w:b/>
                <w:color w:val="000000" w:themeColor="text1"/>
                <w:sz w:val="22"/>
                <w:szCs w:val="22"/>
              </w:rPr>
            </w:pPr>
            <w:r w:rsidRPr="006E3F66">
              <w:rPr>
                <w:rFonts w:ascii="Times New Roman" w:hAnsi="Times New Roman" w:cs="Times New Roman"/>
                <w:color w:val="000000" w:themeColor="text1"/>
                <w:sz w:val="22"/>
                <w:szCs w:val="22"/>
              </w:rPr>
              <w:t>Metodologi Penelitian</w:t>
            </w:r>
          </w:p>
        </w:tc>
        <w:tc>
          <w:tcPr>
            <w:tcW w:w="2551" w:type="dxa"/>
          </w:tcPr>
          <w:p w14:paraId="4904B348" w14:textId="77777777" w:rsidR="00F45016" w:rsidRPr="006E3F66" w:rsidRDefault="00F45016" w:rsidP="006E3F66">
            <w:pPr>
              <w:jc w:val="center"/>
              <w:rPr>
                <w:rFonts w:ascii="Times New Roman" w:eastAsia="Times New Roman" w:hAnsi="Times New Roman" w:cs="Times New Roman"/>
                <w:b/>
                <w:color w:val="000000" w:themeColor="text1"/>
                <w:sz w:val="22"/>
                <w:szCs w:val="22"/>
              </w:rPr>
            </w:pPr>
            <w:r w:rsidRPr="006E3F66">
              <w:rPr>
                <w:rFonts w:ascii="Times New Roman" w:hAnsi="Times New Roman" w:cs="Times New Roman"/>
                <w:color w:val="000000" w:themeColor="text1"/>
                <w:sz w:val="22"/>
                <w:szCs w:val="22"/>
              </w:rPr>
              <w:t>Hasil Penelitian</w:t>
            </w:r>
          </w:p>
        </w:tc>
      </w:tr>
      <w:tr w:rsidR="00F45016" w:rsidRPr="00B11C25" w14:paraId="29F2037F" w14:textId="77777777" w:rsidTr="00F45016">
        <w:trPr>
          <w:trHeight w:val="470"/>
        </w:trPr>
        <w:tc>
          <w:tcPr>
            <w:tcW w:w="562" w:type="dxa"/>
          </w:tcPr>
          <w:p w14:paraId="4E34B16C"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1</w:t>
            </w:r>
          </w:p>
        </w:tc>
        <w:tc>
          <w:tcPr>
            <w:tcW w:w="2552" w:type="dxa"/>
          </w:tcPr>
          <w:p w14:paraId="5687521A"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engaruh Disiplin Kerja dan Kompensasi Terhadap Kinerja Karyawan pada PT. Pertamina (Persero), Tbk. Pemasaran Region VII Makassar</w:t>
            </w:r>
          </w:p>
          <w:p w14:paraId="20658F6E" w14:textId="77777777" w:rsidR="00F45016" w:rsidRPr="006E3F66" w:rsidRDefault="00F45016" w:rsidP="006E3F66">
            <w:pPr>
              <w:rPr>
                <w:rFonts w:ascii="Times New Roman" w:hAnsi="Times New Roman" w:cs="Times New Roman"/>
                <w:color w:val="000000" w:themeColor="text1"/>
                <w:sz w:val="22"/>
                <w:szCs w:val="22"/>
              </w:rPr>
            </w:pPr>
          </w:p>
          <w:p w14:paraId="733C3C95" w14:textId="0701FC14" w:rsidR="00F45016" w:rsidRPr="006E3F66" w:rsidRDefault="009F0FA8" w:rsidP="00797D94">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DOI":"10.26858/ja.v4i1.3442","ISSN":"2407-1765","abstract":"Penelitian ini bertujuan untuk menguji dan menganalisis pengaruh disiplin kerja dan kompensasi terhadap kinarja karyawan pada PT. Pertamina (Persero), Tbk. Pemasaran Region VII Makassar. Responden dalam penelitian ini adalah seluruh karyawan tetap PT. Pertamina (Persero), Tbk. Pemasaran Region VII Makassar. Berdasarkan metode sampel random, total sampel dalam penelitian ini adalah 49 responden. Dalam penelitian ini menggunakan data primer yang diperoleh dari penyebaran kuesioner. Jumlah kuesioner yang disebar sebanyak 49 eksemplar dan yang dapat kembali dan diolah sebanyak 49 eksempalar. Metode analisis yang digunakan dalam penelitian ini adalah analisis regresi linear berganda. Hasil penelitian menunjukkan bahwa disiplin kerja berpengaruh positif dan signifikan terhadap kinarja karyawan, kompensasi berpengaruh positif dan signifikan terhadap kinarja karyawan dan disiplin kerja dan kompensasi secara simultan berpengaruh positif dan signifikan terhadap kinarja karyawan. Hal ini berarti ketika disiplin kerja dan kompensasi tinggi maka kinerja karyawan akan meningkat","author":[{"dropping-particle":"","family":"Wairooy","given":"Ali","non-dropping-particle":"","parse-names":false,"suffix":""}],"container-title":"Jurnal Ad'ministrare","id":"ITEM-1","issue":"1","issued":{"date-parts":[["2017"]]},"page":"15","title":"Pengaruh Disiplin Kerja dan Kompensasi Terhadap Kinerja Karyawan pada PT. Pertamina (Persero), Tbk. Pemasaran Region VII Makassar","type":"article-journal","volume":"4"},"uris":["http://www.mendeley.com/documents/?uuid=954704ec-27e4-464e-9458-b7d0ab750f7c","http://www.mendeley.com/documents/?uuid=95a5cf4c-eeda-4442-81ec-13bf6f2eb724"]}],"mendeley":{"formattedCitation":"(Wairooy 2017)","plainTextFormattedCitation":"(Wairooy 2017)","previouslyFormattedCitation":"(Wairooy 2017)"},"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00797D94" w:rsidRPr="00797D94">
              <w:rPr>
                <w:rFonts w:ascii="Times New Roman" w:hAnsi="Times New Roman" w:cs="Times New Roman"/>
                <w:noProof/>
                <w:color w:val="000000" w:themeColor="text1"/>
                <w:sz w:val="22"/>
                <w:szCs w:val="22"/>
              </w:rPr>
              <w:t>(Wairooy 2017)</w:t>
            </w:r>
            <w:r>
              <w:rPr>
                <w:rFonts w:ascii="Times New Roman" w:hAnsi="Times New Roman" w:cs="Times New Roman"/>
                <w:color w:val="000000" w:themeColor="text1"/>
                <w:sz w:val="22"/>
                <w:szCs w:val="22"/>
              </w:rPr>
              <w:fldChar w:fldCharType="end"/>
            </w:r>
          </w:p>
        </w:tc>
        <w:tc>
          <w:tcPr>
            <w:tcW w:w="2268" w:type="dxa"/>
          </w:tcPr>
          <w:p w14:paraId="68ED2739"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6D06A2BA"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329D9E6D" w14:textId="77777777" w:rsidR="00F45016" w:rsidRPr="006E3F66" w:rsidRDefault="00F45016" w:rsidP="006E3F66">
            <w:pPr>
              <w:rPr>
                <w:rFonts w:ascii="Times New Roman" w:hAnsi="Times New Roman" w:cs="Times New Roman"/>
                <w:color w:val="000000" w:themeColor="text1"/>
                <w:sz w:val="22"/>
                <w:szCs w:val="22"/>
              </w:rPr>
            </w:pPr>
          </w:p>
          <w:p w14:paraId="63D381F4"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442D5CFC"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random sampling</w:t>
            </w:r>
          </w:p>
          <w:p w14:paraId="1B55063E" w14:textId="77777777" w:rsidR="00F45016" w:rsidRPr="006E3F66" w:rsidRDefault="00F45016" w:rsidP="006E3F66">
            <w:pPr>
              <w:rPr>
                <w:rFonts w:ascii="Times New Roman" w:hAnsi="Times New Roman" w:cs="Times New Roman"/>
                <w:color w:val="000000" w:themeColor="text1"/>
                <w:sz w:val="22"/>
                <w:szCs w:val="22"/>
              </w:rPr>
            </w:pPr>
          </w:p>
          <w:p w14:paraId="27DD321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95 orang</w:t>
            </w:r>
          </w:p>
          <w:p w14:paraId="6BD6A332" w14:textId="77777777" w:rsidR="00F45016" w:rsidRPr="006E3F66" w:rsidRDefault="00F45016" w:rsidP="006E3F66">
            <w:pPr>
              <w:rPr>
                <w:rFonts w:ascii="Times New Roman" w:hAnsi="Times New Roman" w:cs="Times New Roman"/>
                <w:color w:val="000000" w:themeColor="text1"/>
                <w:sz w:val="22"/>
                <w:szCs w:val="22"/>
              </w:rPr>
            </w:pPr>
          </w:p>
          <w:p w14:paraId="243F9A0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49 orang</w:t>
            </w:r>
          </w:p>
          <w:p w14:paraId="3704782D" w14:textId="77777777" w:rsidR="00F45016" w:rsidRPr="006E3F66" w:rsidRDefault="00F45016" w:rsidP="006E3F66">
            <w:pPr>
              <w:rPr>
                <w:rFonts w:ascii="Times New Roman" w:hAnsi="Times New Roman" w:cs="Times New Roman"/>
                <w:color w:val="000000" w:themeColor="text1"/>
                <w:sz w:val="22"/>
                <w:szCs w:val="22"/>
              </w:rPr>
            </w:pPr>
          </w:p>
          <w:p w14:paraId="41831F54"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5E55B03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1855C12A" w14:textId="77777777" w:rsidR="00F45016" w:rsidRPr="006E3F66" w:rsidRDefault="00F45016" w:rsidP="000430A7">
            <w:pPr>
              <w:numPr>
                <w:ilvl w:val="0"/>
                <w:numId w:val="29"/>
              </w:numPr>
              <w:ind w:left="312" w:hanging="357"/>
              <w:rPr>
                <w:rFonts w:ascii="Times New Roman" w:hAnsi="Times New Roman" w:cs="Times New Roman"/>
                <w:color w:val="000000" w:themeColor="text1"/>
                <w:sz w:val="22"/>
                <w:szCs w:val="22"/>
                <w:lang w:val="en-US"/>
              </w:rPr>
            </w:pPr>
            <w:r w:rsidRPr="006E3F66">
              <w:rPr>
                <w:rFonts w:ascii="Times New Roman" w:hAnsi="Times New Roman" w:cs="Times New Roman"/>
                <w:color w:val="000000" w:themeColor="text1"/>
                <w:sz w:val="22"/>
                <w:szCs w:val="22"/>
              </w:rPr>
              <w:t xml:space="preserve">Disiplin kerja dan kompensasi secara simultan berpengaruh </w:t>
            </w:r>
            <w:proofErr w:type="spellStart"/>
            <w:r w:rsidRPr="006E3F66">
              <w:rPr>
                <w:rFonts w:ascii="Times New Roman" w:hAnsi="Times New Roman" w:cs="Times New Roman"/>
                <w:color w:val="000000" w:themeColor="text1"/>
                <w:sz w:val="22"/>
                <w:szCs w:val="22"/>
                <w:lang w:val="en-US"/>
              </w:rPr>
              <w:t>positif</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d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signifik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terhadap</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inerj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aryaw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ada</w:t>
            </w:r>
            <w:proofErr w:type="spellEnd"/>
            <w:r w:rsidRPr="006E3F66">
              <w:rPr>
                <w:rFonts w:ascii="Times New Roman" w:hAnsi="Times New Roman" w:cs="Times New Roman"/>
                <w:color w:val="000000" w:themeColor="text1"/>
                <w:sz w:val="22"/>
                <w:szCs w:val="22"/>
                <w:lang w:val="en-US"/>
              </w:rPr>
              <w:t xml:space="preserve"> PT. </w:t>
            </w:r>
            <w:proofErr w:type="spellStart"/>
            <w:r w:rsidRPr="006E3F66">
              <w:rPr>
                <w:rFonts w:ascii="Times New Roman" w:hAnsi="Times New Roman" w:cs="Times New Roman"/>
                <w:color w:val="000000" w:themeColor="text1"/>
                <w:sz w:val="22"/>
                <w:szCs w:val="22"/>
                <w:lang w:val="en-US"/>
              </w:rPr>
              <w:t>Pertamin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ersero</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Tbk</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emasaran</w:t>
            </w:r>
            <w:proofErr w:type="spellEnd"/>
            <w:r w:rsidRPr="006E3F66">
              <w:rPr>
                <w:rFonts w:ascii="Times New Roman" w:hAnsi="Times New Roman" w:cs="Times New Roman"/>
                <w:color w:val="000000" w:themeColor="text1"/>
                <w:sz w:val="22"/>
                <w:szCs w:val="22"/>
                <w:lang w:val="en-US"/>
              </w:rPr>
              <w:t xml:space="preserve"> Region VII Makassar</w:t>
            </w:r>
            <w:r w:rsidRPr="006E3F66">
              <w:rPr>
                <w:rFonts w:ascii="Times New Roman" w:hAnsi="Times New Roman" w:cs="Times New Roman"/>
                <w:color w:val="000000" w:themeColor="text1"/>
                <w:sz w:val="22"/>
                <w:szCs w:val="22"/>
              </w:rPr>
              <w:t xml:space="preserve"> </w:t>
            </w:r>
          </w:p>
          <w:p w14:paraId="2CE02EEB" w14:textId="77777777" w:rsidR="00F45016" w:rsidRPr="006E3F66" w:rsidRDefault="00F45016" w:rsidP="000430A7">
            <w:pPr>
              <w:numPr>
                <w:ilvl w:val="0"/>
                <w:numId w:val="29"/>
              </w:numPr>
              <w:ind w:left="312" w:hanging="357"/>
              <w:rPr>
                <w:rFonts w:ascii="Times New Roman" w:hAnsi="Times New Roman" w:cs="Times New Roman"/>
                <w:color w:val="000000" w:themeColor="text1"/>
                <w:sz w:val="22"/>
                <w:szCs w:val="22"/>
                <w:lang w:val="en-US"/>
              </w:rPr>
            </w:pPr>
            <w:proofErr w:type="spellStart"/>
            <w:r w:rsidRPr="006E3F66">
              <w:rPr>
                <w:rFonts w:ascii="Times New Roman" w:hAnsi="Times New Roman" w:cs="Times New Roman"/>
                <w:color w:val="000000" w:themeColor="text1"/>
                <w:sz w:val="22"/>
                <w:szCs w:val="22"/>
                <w:lang w:val="en-US"/>
              </w:rPr>
              <w:t>Disipli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erj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berpengaruh</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ositif</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d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signifik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terhadap</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inerj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aryaw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ada</w:t>
            </w:r>
            <w:proofErr w:type="spellEnd"/>
            <w:r w:rsidRPr="006E3F66">
              <w:rPr>
                <w:rFonts w:ascii="Times New Roman" w:hAnsi="Times New Roman" w:cs="Times New Roman"/>
                <w:color w:val="000000" w:themeColor="text1"/>
                <w:sz w:val="22"/>
                <w:szCs w:val="22"/>
                <w:lang w:val="en-US"/>
              </w:rPr>
              <w:t xml:space="preserve"> PT. </w:t>
            </w:r>
            <w:proofErr w:type="spellStart"/>
            <w:r w:rsidRPr="006E3F66">
              <w:rPr>
                <w:rFonts w:ascii="Times New Roman" w:hAnsi="Times New Roman" w:cs="Times New Roman"/>
                <w:color w:val="000000" w:themeColor="text1"/>
                <w:sz w:val="22"/>
                <w:szCs w:val="22"/>
                <w:lang w:val="en-US"/>
              </w:rPr>
              <w:t>Pertamin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ersero</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Tbk</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emasaran</w:t>
            </w:r>
            <w:proofErr w:type="spellEnd"/>
            <w:r w:rsidRPr="006E3F66">
              <w:rPr>
                <w:rFonts w:ascii="Times New Roman" w:hAnsi="Times New Roman" w:cs="Times New Roman"/>
                <w:color w:val="000000" w:themeColor="text1"/>
                <w:sz w:val="22"/>
                <w:szCs w:val="22"/>
                <w:lang w:val="en-US"/>
              </w:rPr>
              <w:t xml:space="preserve"> Region VII Makassar</w:t>
            </w:r>
          </w:p>
          <w:p w14:paraId="2F74ABDD" w14:textId="77777777" w:rsidR="00F45016" w:rsidRPr="006E3F66" w:rsidRDefault="00F45016" w:rsidP="000430A7">
            <w:pPr>
              <w:numPr>
                <w:ilvl w:val="0"/>
                <w:numId w:val="29"/>
              </w:numPr>
              <w:ind w:left="312" w:hanging="357"/>
              <w:rPr>
                <w:rFonts w:ascii="Times New Roman" w:hAnsi="Times New Roman" w:cs="Times New Roman"/>
                <w:color w:val="000000" w:themeColor="text1"/>
                <w:sz w:val="22"/>
                <w:szCs w:val="22"/>
                <w:lang w:val="en-US"/>
              </w:rPr>
            </w:pPr>
            <w:proofErr w:type="spellStart"/>
            <w:r w:rsidRPr="006E3F66">
              <w:rPr>
                <w:rFonts w:ascii="Times New Roman" w:hAnsi="Times New Roman" w:cs="Times New Roman"/>
                <w:color w:val="000000" w:themeColor="text1"/>
                <w:sz w:val="22"/>
                <w:szCs w:val="22"/>
                <w:lang w:val="en-US"/>
              </w:rPr>
              <w:t>Kompensasi</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berpengaruh</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ositif</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d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signifik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terhadap</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inerj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aryaw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ada</w:t>
            </w:r>
            <w:proofErr w:type="spellEnd"/>
            <w:r w:rsidRPr="006E3F66">
              <w:rPr>
                <w:rFonts w:ascii="Times New Roman" w:hAnsi="Times New Roman" w:cs="Times New Roman"/>
                <w:color w:val="000000" w:themeColor="text1"/>
                <w:sz w:val="22"/>
                <w:szCs w:val="22"/>
                <w:lang w:val="en-US"/>
              </w:rPr>
              <w:t xml:space="preserve"> PT. </w:t>
            </w:r>
            <w:proofErr w:type="spellStart"/>
            <w:r w:rsidRPr="006E3F66">
              <w:rPr>
                <w:rFonts w:ascii="Times New Roman" w:hAnsi="Times New Roman" w:cs="Times New Roman"/>
                <w:color w:val="000000" w:themeColor="text1"/>
                <w:sz w:val="22"/>
                <w:szCs w:val="22"/>
                <w:lang w:val="en-US"/>
              </w:rPr>
              <w:t>Pertamin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ersero</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Tbk</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emasaran</w:t>
            </w:r>
            <w:proofErr w:type="spellEnd"/>
            <w:r w:rsidRPr="006E3F66">
              <w:rPr>
                <w:rFonts w:ascii="Times New Roman" w:hAnsi="Times New Roman" w:cs="Times New Roman"/>
                <w:color w:val="000000" w:themeColor="text1"/>
                <w:sz w:val="22"/>
                <w:szCs w:val="22"/>
                <w:lang w:val="en-US"/>
              </w:rPr>
              <w:t xml:space="preserve"> Region VII Makassar</w:t>
            </w:r>
          </w:p>
        </w:tc>
      </w:tr>
      <w:tr w:rsidR="00F45016" w:rsidRPr="00B11C25" w14:paraId="03B597C7" w14:textId="77777777" w:rsidTr="00F45016">
        <w:trPr>
          <w:trHeight w:val="470"/>
        </w:trPr>
        <w:tc>
          <w:tcPr>
            <w:tcW w:w="562" w:type="dxa"/>
          </w:tcPr>
          <w:p w14:paraId="447CDA2E"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2</w:t>
            </w:r>
          </w:p>
        </w:tc>
        <w:tc>
          <w:tcPr>
            <w:tcW w:w="2552" w:type="dxa"/>
          </w:tcPr>
          <w:p w14:paraId="04CAF5A6"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engaruh Insentif, Kompetensi dan Lingkungan Kerja Terhadap Kinerja Pegawai Dinas Pekerjaan Umum Kabupaten Sukoharjo</w:t>
            </w:r>
          </w:p>
          <w:p w14:paraId="793E9A19" w14:textId="77777777" w:rsidR="00F45016" w:rsidRPr="006E3F66" w:rsidRDefault="00F45016" w:rsidP="006E3F66">
            <w:pPr>
              <w:rPr>
                <w:rFonts w:ascii="Times New Roman" w:hAnsi="Times New Roman" w:cs="Times New Roman"/>
                <w:color w:val="000000" w:themeColor="text1"/>
                <w:sz w:val="22"/>
                <w:szCs w:val="22"/>
              </w:rPr>
            </w:pPr>
          </w:p>
          <w:p w14:paraId="71AAA525" w14:textId="3D723349" w:rsidR="00F45016" w:rsidRPr="006E3F66" w:rsidRDefault="009F0FA8"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DOI":"10.29040/jap.v18i01.86","ISSN":"1412-629X","abstract":"The purpose of this research are: 1) To determine the effect of incentive, competent, and working environment simultaneously on employee performance Dinas Pekerjaan Umum Kabupaten Sukoharjo. 2) To determine the effect of incentive, competence, and working environment on employee performance Dinas Pekerjaan Umum Kabupaten Sukoharjo.Data collection method used is the method of questionnaire / questionnaire to 50 employees as respondents. Sampling technique used is random sampling method convenionce sampling. Data analysis methods used include: test instrument (validity and reliability), hypothesis testing (multiple linear regression analysis, t-test, f and the coefficient of determination (R2).Results Descriptive analysis showed that most respondents gender male (82%). All data from the questionnaires have passed the test instrument. For testing f test result that the value of F (45.186)&gt; F table (3.15) with a probability of 0.000 (p &lt;0.05). This means Fhitung in the region of Ho rejected, which means a significant difference between the independent variable (incentive, competence, and working environment) simultaneously on the dependent variable (employee performance). From the results of the t test result incentive have a significant positive effect on an individual basis to variable employee performance. This is evident from tcount (5.907)&gt; t table (2.000) with a significance value &lt;α (0.05). Variable competence are also significant positive effect on employee performance. This is because tcount (2.919)&gt; t table (2.000) with a significance value &lt;α (0.05). Variable working environment is also significant positive effect on employee performance. This is because tcount (4.570)&gt; t table (2.000) with a significance value &lt;α (0.05). The results of the analysis in this study was obtained R2 values of 0.685 (68.5%). This means that the independent variable (incentive, competence, and working environment) able to contribute 68.5% influence on the dependent variable (employee performance). While the rest of 31.5% is influenced by other variables outside of this study as a leadership, compensation, organisational culture, etc.Keywords: Incentive, competence, working environment, employee performance","author":[{"dropping-particle":"","family":"Djuwarto","given":"","non-dropping-particle":"","parse-names":false,"suffix":""},{"dropping-particle":"","family":"Hartono","given":"Sri","non-dropping-particle":"","parse-names":false,"suffix":""},{"dropping-particle":"","family":"Istiatin","given":"","non-dropping-particle":"","parse-names":false,"suffix":""}],"container-title":"Jurnal Akuntansi Dan Pajak","id":"ITEM-1","issue":"01","issued":{"date-parts":[["2017"]]},"page":"83-93","title":"Pengaruh Insentif, Kompetensi, Dan Lingkungan Kerja Terhadap Kinerja Pegawai Dinas Pekerjaan Umum Kabupaten Sukoharjo","type":"article-journal","volume":"18"},"uris":["http://www.mendeley.com/documents/?uuid=9276604e-66f6-47c4-9b48-7211c17531a2","http://www.mendeley.com/documents/?uuid=1e5b9145-42c4-4c9f-87dc-46ef81059d76"]}],"mendeley":{"formattedCitation":"(Djuwarto, Hartono, and Istiatin 2017)","manualFormatting":"(Djuwarto, Istiatin &amp; Hartono, 2017)","plainTextFormattedCitation":"(Djuwarto, Hartono, and Istiatin 2017)","previouslyFormattedCitation":"(Djuwarto, Hartono, and Istiatin 2017)"},"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9F0FA8">
              <w:rPr>
                <w:rFonts w:ascii="Times New Roman" w:hAnsi="Times New Roman" w:cs="Times New Roman"/>
                <w:noProof/>
                <w:color w:val="000000" w:themeColor="text1"/>
                <w:sz w:val="22"/>
                <w:szCs w:val="22"/>
              </w:rPr>
              <w:t>(Djuwarto</w:t>
            </w:r>
            <w:r w:rsidR="003D60AB">
              <w:rPr>
                <w:rFonts w:ascii="Times New Roman" w:hAnsi="Times New Roman" w:cs="Times New Roman"/>
                <w:noProof/>
                <w:color w:val="000000" w:themeColor="text1"/>
                <w:sz w:val="22"/>
                <w:szCs w:val="22"/>
              </w:rPr>
              <w:t>, Istiatin &amp; Hartono</w:t>
            </w:r>
            <w:r w:rsidRPr="009F0FA8">
              <w:rPr>
                <w:rFonts w:ascii="Times New Roman" w:hAnsi="Times New Roman" w:cs="Times New Roman"/>
                <w:noProof/>
                <w:color w:val="000000" w:themeColor="text1"/>
                <w:sz w:val="22"/>
                <w:szCs w:val="22"/>
              </w:rPr>
              <w:t>, 2017)</w:t>
            </w:r>
            <w:r>
              <w:rPr>
                <w:rFonts w:ascii="Times New Roman" w:hAnsi="Times New Roman" w:cs="Times New Roman"/>
                <w:color w:val="000000" w:themeColor="text1"/>
                <w:sz w:val="22"/>
                <w:szCs w:val="22"/>
              </w:rPr>
              <w:fldChar w:fldCharType="end"/>
            </w:r>
          </w:p>
        </w:tc>
        <w:tc>
          <w:tcPr>
            <w:tcW w:w="2268" w:type="dxa"/>
          </w:tcPr>
          <w:p w14:paraId="3A8E6438"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03A781DA"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4C2D42F0" w14:textId="77777777" w:rsidR="00F45016" w:rsidRPr="006E3F66" w:rsidRDefault="00F45016" w:rsidP="006E3F66">
            <w:pPr>
              <w:rPr>
                <w:rFonts w:ascii="Times New Roman" w:hAnsi="Times New Roman" w:cs="Times New Roman"/>
                <w:color w:val="000000" w:themeColor="text1"/>
                <w:sz w:val="22"/>
                <w:szCs w:val="22"/>
              </w:rPr>
            </w:pPr>
          </w:p>
          <w:p w14:paraId="7F6DDA9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34688251"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 xml:space="preserve">random sampling </w:t>
            </w:r>
            <w:r w:rsidRPr="006E3F66">
              <w:rPr>
                <w:rFonts w:ascii="Times New Roman" w:hAnsi="Times New Roman" w:cs="Times New Roman"/>
                <w:color w:val="000000" w:themeColor="text1"/>
                <w:sz w:val="22"/>
                <w:szCs w:val="22"/>
              </w:rPr>
              <w:t xml:space="preserve">dengan metode </w:t>
            </w:r>
            <w:r w:rsidRPr="006E3F66">
              <w:rPr>
                <w:rFonts w:ascii="Times New Roman" w:hAnsi="Times New Roman" w:cs="Times New Roman"/>
                <w:i/>
                <w:color w:val="000000" w:themeColor="text1"/>
                <w:sz w:val="22"/>
                <w:szCs w:val="22"/>
              </w:rPr>
              <w:t>convenionce sampling</w:t>
            </w:r>
          </w:p>
          <w:p w14:paraId="285C29C8" w14:textId="77777777" w:rsidR="00F45016" w:rsidRPr="006E3F66" w:rsidRDefault="00F45016" w:rsidP="006E3F66">
            <w:pPr>
              <w:rPr>
                <w:rFonts w:ascii="Times New Roman" w:hAnsi="Times New Roman" w:cs="Times New Roman"/>
                <w:color w:val="000000" w:themeColor="text1"/>
                <w:sz w:val="22"/>
                <w:szCs w:val="22"/>
              </w:rPr>
            </w:pPr>
          </w:p>
          <w:p w14:paraId="72BB94A7"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50 orang</w:t>
            </w:r>
          </w:p>
          <w:p w14:paraId="2142B0F3" w14:textId="77777777" w:rsidR="00F45016" w:rsidRPr="006E3F66" w:rsidRDefault="00F45016" w:rsidP="006E3F66">
            <w:pPr>
              <w:rPr>
                <w:rFonts w:ascii="Times New Roman" w:hAnsi="Times New Roman" w:cs="Times New Roman"/>
                <w:color w:val="000000" w:themeColor="text1"/>
                <w:sz w:val="22"/>
                <w:szCs w:val="22"/>
              </w:rPr>
            </w:pPr>
          </w:p>
          <w:p w14:paraId="168B0B8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50 orang</w:t>
            </w:r>
          </w:p>
          <w:p w14:paraId="6F453AAA" w14:textId="77777777" w:rsidR="00F45016" w:rsidRPr="006E3F66" w:rsidRDefault="00F45016" w:rsidP="006E3F66">
            <w:pPr>
              <w:rPr>
                <w:rFonts w:ascii="Times New Roman" w:hAnsi="Times New Roman" w:cs="Times New Roman"/>
                <w:color w:val="000000" w:themeColor="text1"/>
                <w:sz w:val="22"/>
                <w:szCs w:val="22"/>
              </w:rPr>
            </w:pPr>
          </w:p>
          <w:p w14:paraId="4DE86DB0"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68C4E25C" w14:textId="77777777" w:rsidR="00F45016" w:rsidRPr="006E3F66" w:rsidRDefault="00F45016" w:rsidP="006E3F66">
            <w:pPr>
              <w:rPr>
                <w:rFonts w:ascii="Times New Roman" w:hAnsi="Times New Roman" w:cs="Times New Roman"/>
                <w:color w:val="000000" w:themeColor="text1"/>
                <w:sz w:val="22"/>
                <w:szCs w:val="22"/>
              </w:rPr>
            </w:pPr>
            <w:r w:rsidRPr="006E3F66">
              <w:rPr>
                <w:rStyle w:val="BalloonTextChar"/>
                <w:rFonts w:ascii="Times New Roman" w:hAnsi="Times New Roman" w:cs="Times New Roman"/>
                <w:color w:val="000000" w:themeColor="text1"/>
                <w:sz w:val="22"/>
                <w:szCs w:val="22"/>
              </w:rPr>
              <w:t>analisis regresi liner berganda</w:t>
            </w:r>
          </w:p>
        </w:tc>
        <w:tc>
          <w:tcPr>
            <w:tcW w:w="2551" w:type="dxa"/>
          </w:tcPr>
          <w:p w14:paraId="642CD310" w14:textId="77777777" w:rsidR="00F45016" w:rsidRPr="006E3F66" w:rsidRDefault="00F45016" w:rsidP="000430A7">
            <w:pPr>
              <w:numPr>
                <w:ilvl w:val="0"/>
                <w:numId w:val="30"/>
              </w:numPr>
              <w:ind w:left="312" w:hanging="357"/>
              <w:rPr>
                <w:rStyle w:val="BalloonTextChar"/>
                <w:rFonts w:ascii="Times New Roman" w:hAnsi="Times New Roman" w:cs="Times New Roman"/>
                <w:color w:val="000000" w:themeColor="text1"/>
                <w:sz w:val="22"/>
                <w:szCs w:val="22"/>
                <w:lang w:val="en-US"/>
              </w:rPr>
            </w:pPr>
            <w:r w:rsidRPr="006E3F66">
              <w:rPr>
                <w:rStyle w:val="BalloonTextChar"/>
                <w:rFonts w:ascii="Times New Roman" w:hAnsi="Times New Roman" w:cs="Times New Roman"/>
                <w:color w:val="000000" w:themeColor="text1"/>
                <w:sz w:val="22"/>
                <w:szCs w:val="22"/>
              </w:rPr>
              <w:t>Insentif, kompetensi dan lingkungan kerja secara simultan berpengaruh positif dan signifikan</w:t>
            </w:r>
            <w:r w:rsidRPr="006E3F66">
              <w:rPr>
                <w:rFonts w:ascii="Times New Roman" w:hAnsi="Times New Roman" w:cs="Times New Roman"/>
                <w:color w:val="000000" w:themeColor="text1"/>
                <w:sz w:val="22"/>
                <w:szCs w:val="22"/>
              </w:rPr>
              <w:t xml:space="preserve"> </w:t>
            </w:r>
            <w:r w:rsidRPr="006E3F66">
              <w:rPr>
                <w:rStyle w:val="BalloonTextChar"/>
                <w:rFonts w:ascii="Times New Roman" w:hAnsi="Times New Roman" w:cs="Times New Roman"/>
                <w:color w:val="000000" w:themeColor="text1"/>
                <w:sz w:val="22"/>
                <w:szCs w:val="22"/>
              </w:rPr>
              <w:t>terhadap kinerja pegawai Dinas</w:t>
            </w:r>
            <w:r w:rsidRPr="006E3F66">
              <w:rPr>
                <w:rFonts w:ascii="Times New Roman" w:hAnsi="Times New Roman" w:cs="Times New Roman"/>
                <w:color w:val="000000" w:themeColor="text1"/>
                <w:sz w:val="22"/>
                <w:szCs w:val="22"/>
              </w:rPr>
              <w:t xml:space="preserve"> </w:t>
            </w:r>
            <w:r w:rsidRPr="006E3F66">
              <w:rPr>
                <w:rStyle w:val="BalloonTextChar"/>
                <w:rFonts w:ascii="Times New Roman" w:hAnsi="Times New Roman" w:cs="Times New Roman"/>
                <w:color w:val="000000" w:themeColor="text1"/>
                <w:sz w:val="22"/>
                <w:szCs w:val="22"/>
              </w:rPr>
              <w:t>Pekerjaan Umum Kabupaten</w:t>
            </w:r>
            <w:r w:rsidRPr="006E3F66">
              <w:rPr>
                <w:rFonts w:ascii="Times New Roman" w:hAnsi="Times New Roman" w:cs="Times New Roman"/>
                <w:color w:val="000000" w:themeColor="text1"/>
                <w:sz w:val="22"/>
                <w:szCs w:val="22"/>
              </w:rPr>
              <w:t xml:space="preserve"> </w:t>
            </w:r>
            <w:r w:rsidRPr="006E3F66">
              <w:rPr>
                <w:rStyle w:val="BalloonTextChar"/>
                <w:rFonts w:ascii="Times New Roman" w:hAnsi="Times New Roman" w:cs="Times New Roman"/>
                <w:color w:val="000000" w:themeColor="text1"/>
                <w:sz w:val="22"/>
                <w:szCs w:val="22"/>
              </w:rPr>
              <w:t>Sukoharjo</w:t>
            </w:r>
          </w:p>
          <w:p w14:paraId="26A9FF61" w14:textId="77777777" w:rsidR="00F45016" w:rsidRPr="006E3F66" w:rsidRDefault="00F45016" w:rsidP="000430A7">
            <w:pPr>
              <w:numPr>
                <w:ilvl w:val="0"/>
                <w:numId w:val="30"/>
              </w:numPr>
              <w:ind w:left="312" w:hanging="357"/>
              <w:rPr>
                <w:rStyle w:val="BalloonTextChar"/>
                <w:rFonts w:ascii="Times New Roman" w:hAnsi="Times New Roman" w:cs="Times New Roman"/>
                <w:color w:val="000000" w:themeColor="text1"/>
                <w:sz w:val="22"/>
                <w:szCs w:val="22"/>
                <w:lang w:val="en-US"/>
              </w:rPr>
            </w:pPr>
            <w:r w:rsidRPr="006E3F66">
              <w:rPr>
                <w:rStyle w:val="BalloonTextChar"/>
                <w:rFonts w:ascii="Times New Roman" w:hAnsi="Times New Roman" w:cs="Times New Roman"/>
                <w:color w:val="000000" w:themeColor="text1"/>
                <w:sz w:val="22"/>
                <w:szCs w:val="22"/>
              </w:rPr>
              <w:t>Insentif berpengaruh positif dan signifikan</w:t>
            </w:r>
            <w:r w:rsidRPr="006E3F66">
              <w:rPr>
                <w:rFonts w:ascii="Times New Roman" w:hAnsi="Times New Roman" w:cs="Times New Roman"/>
                <w:color w:val="000000" w:themeColor="text1"/>
                <w:sz w:val="22"/>
                <w:szCs w:val="22"/>
              </w:rPr>
              <w:t xml:space="preserve"> </w:t>
            </w:r>
            <w:r w:rsidRPr="006E3F66">
              <w:rPr>
                <w:rStyle w:val="BalloonTextChar"/>
                <w:rFonts w:ascii="Times New Roman" w:hAnsi="Times New Roman" w:cs="Times New Roman"/>
                <w:color w:val="000000" w:themeColor="text1"/>
                <w:sz w:val="22"/>
                <w:szCs w:val="22"/>
              </w:rPr>
              <w:t>terhadap kinerja pegawai Dinas</w:t>
            </w:r>
            <w:r w:rsidRPr="006E3F66">
              <w:rPr>
                <w:rFonts w:ascii="Times New Roman" w:hAnsi="Times New Roman" w:cs="Times New Roman"/>
                <w:color w:val="000000" w:themeColor="text1"/>
                <w:sz w:val="22"/>
                <w:szCs w:val="22"/>
              </w:rPr>
              <w:t xml:space="preserve"> </w:t>
            </w:r>
            <w:r w:rsidRPr="006E3F66">
              <w:rPr>
                <w:rStyle w:val="BalloonTextChar"/>
                <w:rFonts w:ascii="Times New Roman" w:hAnsi="Times New Roman" w:cs="Times New Roman"/>
                <w:color w:val="000000" w:themeColor="text1"/>
                <w:sz w:val="22"/>
                <w:szCs w:val="22"/>
              </w:rPr>
              <w:t>Pekerjaan Umum Kabupaten</w:t>
            </w:r>
            <w:r w:rsidRPr="006E3F66">
              <w:rPr>
                <w:rFonts w:ascii="Times New Roman" w:hAnsi="Times New Roman" w:cs="Times New Roman"/>
                <w:color w:val="000000" w:themeColor="text1"/>
                <w:sz w:val="22"/>
                <w:szCs w:val="22"/>
              </w:rPr>
              <w:t xml:space="preserve"> </w:t>
            </w:r>
            <w:r w:rsidRPr="006E3F66">
              <w:rPr>
                <w:rStyle w:val="BalloonTextChar"/>
                <w:rFonts w:ascii="Times New Roman" w:hAnsi="Times New Roman" w:cs="Times New Roman"/>
                <w:color w:val="000000" w:themeColor="text1"/>
                <w:sz w:val="22"/>
                <w:szCs w:val="22"/>
              </w:rPr>
              <w:t>Sukoharjo</w:t>
            </w:r>
          </w:p>
          <w:p w14:paraId="62B6FBA9" w14:textId="77777777" w:rsidR="00F45016" w:rsidRPr="006E3F66" w:rsidRDefault="00F45016" w:rsidP="000430A7">
            <w:pPr>
              <w:numPr>
                <w:ilvl w:val="0"/>
                <w:numId w:val="30"/>
              </w:numPr>
              <w:ind w:left="312" w:hanging="357"/>
              <w:rPr>
                <w:rStyle w:val="BalloonTextChar"/>
                <w:rFonts w:ascii="Times New Roman" w:hAnsi="Times New Roman" w:cs="Times New Roman"/>
                <w:color w:val="000000" w:themeColor="text1"/>
                <w:sz w:val="22"/>
                <w:szCs w:val="22"/>
                <w:lang w:val="en-US"/>
              </w:rPr>
            </w:pPr>
            <w:r w:rsidRPr="006E3F66">
              <w:rPr>
                <w:rStyle w:val="BalloonTextChar"/>
                <w:rFonts w:ascii="Times New Roman" w:hAnsi="Times New Roman" w:cs="Times New Roman"/>
                <w:color w:val="000000" w:themeColor="text1"/>
                <w:sz w:val="22"/>
                <w:szCs w:val="22"/>
              </w:rPr>
              <w:t>Kompetensi berpengaruh positif</w:t>
            </w:r>
            <w:r w:rsidRPr="006E3F66">
              <w:rPr>
                <w:rFonts w:ascii="Times New Roman" w:hAnsi="Times New Roman" w:cs="Times New Roman"/>
                <w:color w:val="000000" w:themeColor="text1"/>
                <w:sz w:val="22"/>
                <w:szCs w:val="22"/>
              </w:rPr>
              <w:t xml:space="preserve"> dan </w:t>
            </w:r>
            <w:r w:rsidRPr="006E3F66">
              <w:rPr>
                <w:rStyle w:val="BalloonTextChar"/>
                <w:rFonts w:ascii="Times New Roman" w:hAnsi="Times New Roman" w:cs="Times New Roman"/>
                <w:color w:val="000000" w:themeColor="text1"/>
                <w:sz w:val="22"/>
                <w:szCs w:val="22"/>
              </w:rPr>
              <w:t xml:space="preserve">signifikan </w:t>
            </w:r>
            <w:r w:rsidRPr="006E3F66">
              <w:rPr>
                <w:rStyle w:val="BalloonTextChar"/>
                <w:rFonts w:ascii="Times New Roman" w:hAnsi="Times New Roman" w:cs="Times New Roman"/>
                <w:color w:val="000000" w:themeColor="text1"/>
                <w:sz w:val="22"/>
                <w:szCs w:val="22"/>
              </w:rPr>
              <w:lastRenderedPageBreak/>
              <w:t>terhadap kinerja pegawai</w:t>
            </w:r>
            <w:r w:rsidRPr="006E3F66">
              <w:rPr>
                <w:rFonts w:ascii="Times New Roman" w:hAnsi="Times New Roman" w:cs="Times New Roman"/>
                <w:color w:val="000000" w:themeColor="text1"/>
                <w:sz w:val="22"/>
                <w:szCs w:val="22"/>
              </w:rPr>
              <w:t xml:space="preserve"> </w:t>
            </w:r>
            <w:r w:rsidRPr="006E3F66">
              <w:rPr>
                <w:rStyle w:val="BalloonTextChar"/>
                <w:rFonts w:ascii="Times New Roman" w:hAnsi="Times New Roman" w:cs="Times New Roman"/>
                <w:color w:val="000000" w:themeColor="text1"/>
                <w:sz w:val="22"/>
                <w:szCs w:val="22"/>
              </w:rPr>
              <w:t>Dinas Pekerjaan Umum Kabupaten</w:t>
            </w:r>
            <w:r w:rsidRPr="006E3F66">
              <w:rPr>
                <w:rFonts w:ascii="Times New Roman" w:hAnsi="Times New Roman" w:cs="Times New Roman"/>
                <w:color w:val="000000" w:themeColor="text1"/>
                <w:sz w:val="22"/>
                <w:szCs w:val="22"/>
              </w:rPr>
              <w:t xml:space="preserve"> S</w:t>
            </w:r>
            <w:r w:rsidRPr="006E3F66">
              <w:rPr>
                <w:rStyle w:val="BalloonTextChar"/>
                <w:rFonts w:ascii="Times New Roman" w:hAnsi="Times New Roman" w:cs="Times New Roman"/>
                <w:color w:val="000000" w:themeColor="text1"/>
                <w:sz w:val="22"/>
                <w:szCs w:val="22"/>
              </w:rPr>
              <w:t>ukoharjo</w:t>
            </w:r>
          </w:p>
          <w:p w14:paraId="20E170EA" w14:textId="77777777" w:rsidR="00F45016" w:rsidRPr="006E3F66" w:rsidRDefault="00F45016" w:rsidP="000430A7">
            <w:pPr>
              <w:numPr>
                <w:ilvl w:val="0"/>
                <w:numId w:val="30"/>
              </w:numPr>
              <w:ind w:left="312" w:hanging="357"/>
              <w:rPr>
                <w:rFonts w:ascii="Times New Roman" w:hAnsi="Times New Roman" w:cs="Times New Roman"/>
                <w:color w:val="000000" w:themeColor="text1"/>
                <w:sz w:val="22"/>
                <w:szCs w:val="22"/>
                <w:lang w:val="en-US"/>
              </w:rPr>
            </w:pPr>
            <w:r w:rsidRPr="006E3F66">
              <w:rPr>
                <w:rStyle w:val="BalloonTextChar"/>
                <w:rFonts w:ascii="Times New Roman" w:hAnsi="Times New Roman" w:cs="Times New Roman"/>
                <w:color w:val="000000" w:themeColor="text1"/>
                <w:sz w:val="22"/>
                <w:szCs w:val="22"/>
              </w:rPr>
              <w:t>Lingkungan Kerja berpengaruh positif</w:t>
            </w:r>
            <w:r w:rsidRPr="006E3F66">
              <w:rPr>
                <w:rFonts w:ascii="Times New Roman" w:hAnsi="Times New Roman" w:cs="Times New Roman"/>
                <w:color w:val="000000" w:themeColor="text1"/>
                <w:sz w:val="22"/>
                <w:szCs w:val="22"/>
              </w:rPr>
              <w:t xml:space="preserve"> </w:t>
            </w:r>
            <w:r w:rsidRPr="006E3F66">
              <w:rPr>
                <w:rStyle w:val="BalloonTextChar"/>
                <w:rFonts w:ascii="Times New Roman" w:hAnsi="Times New Roman" w:cs="Times New Roman"/>
                <w:color w:val="000000" w:themeColor="text1"/>
                <w:sz w:val="22"/>
                <w:szCs w:val="22"/>
              </w:rPr>
              <w:t>signifikan terhadap kinerja pegawai Dinas Pekerjaan Umum Kabupaten</w:t>
            </w:r>
            <w:r w:rsidRPr="006E3F66">
              <w:rPr>
                <w:rFonts w:ascii="Times New Roman" w:hAnsi="Times New Roman" w:cs="Times New Roman"/>
                <w:color w:val="000000" w:themeColor="text1"/>
                <w:sz w:val="22"/>
                <w:szCs w:val="22"/>
              </w:rPr>
              <w:t xml:space="preserve"> S</w:t>
            </w:r>
            <w:r w:rsidRPr="006E3F66">
              <w:rPr>
                <w:rStyle w:val="BalloonTextChar"/>
                <w:rFonts w:ascii="Times New Roman" w:hAnsi="Times New Roman" w:cs="Times New Roman"/>
                <w:color w:val="000000" w:themeColor="text1"/>
                <w:sz w:val="22"/>
                <w:szCs w:val="22"/>
              </w:rPr>
              <w:t>ukoharjo</w:t>
            </w:r>
          </w:p>
        </w:tc>
      </w:tr>
      <w:tr w:rsidR="00F45016" w:rsidRPr="00B11C25" w14:paraId="2F519B1D" w14:textId="77777777" w:rsidTr="00F45016">
        <w:trPr>
          <w:trHeight w:val="470"/>
        </w:trPr>
        <w:tc>
          <w:tcPr>
            <w:tcW w:w="562" w:type="dxa"/>
          </w:tcPr>
          <w:p w14:paraId="688C6DCE"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lastRenderedPageBreak/>
              <w:t>3</w:t>
            </w:r>
          </w:p>
        </w:tc>
        <w:tc>
          <w:tcPr>
            <w:tcW w:w="2552" w:type="dxa"/>
          </w:tcPr>
          <w:p w14:paraId="6E5D60B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engaruh Komunikasi, Disiplin Kerja dan Insentif Terhadap Kinerja Karyawan Pada PT Citra Mandiri Distribusindo</w:t>
            </w:r>
          </w:p>
          <w:p w14:paraId="0F54F187" w14:textId="77777777" w:rsidR="00F45016" w:rsidRPr="006E3F66" w:rsidRDefault="00F45016" w:rsidP="006E3F66">
            <w:pPr>
              <w:rPr>
                <w:rFonts w:ascii="Times New Roman" w:hAnsi="Times New Roman" w:cs="Times New Roman"/>
                <w:color w:val="000000" w:themeColor="text1"/>
                <w:sz w:val="22"/>
                <w:szCs w:val="22"/>
              </w:rPr>
            </w:pPr>
          </w:p>
          <w:p w14:paraId="48C28ACE" w14:textId="4C453307"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DOI":"10.31846/jae.v8i2.318","ISSN":"2337-3997","abstract":"The purpᴏse ᴏf this study was tᴏ identify the partial effect (t test) and simultaneᴏus (F test) between the cᴏmmunicatiᴏn variables, wᴏrk discipline and incentives ᴏn the perfᴏrmance ᴏf emplᴏyees at PT Citra Mandiri Distribusindᴏ. The research methᴏd utilized was descriptive research methᴏd with a quantitative apprᴏach, data analysis using SPSS sᴏftware prᴏgram versiᴏn 21. Data cᴏllectiᴏn techniques was undertaken by distributing questiᴏnnaires to 112 tᴏ respᴏndents. The results denoted that the R Square value ᴏf cᴏmmunicatiᴏn variables, wᴏrk discipline, and incentives affected emplᴏyee perfᴏrmance while the t test fᴏr cᴏmmunicatiᴏn comprised a value ᴏf 3.189 &gt; 1.98177 with a significant value ᴏf 0.002 &lt; 0.05, wᴏrk discipline had a value ᴏf 2.763 &gt; 1.98177 and a significant value ᴏf 0.007 &lt; 0.05 and fᴏr incentives possesed a value ᴏf 3.836 &gt; 1.981777 and a significant value ᴏf 0.000 &lt; 0.005 each variable gave a significant effect ᴏn emplᴏyee perfᴏrmance and the F test results comprised a value ᴏf 49.407 &gt; 2.45 and a significant value ᴏf 0,000 &lt; 0.05 demonstrating that cᴏmmunicatiᴏn, wᴏrk discipline and incentives simultaneᴏusly gave a significant effect ᴏn emplᴏyee perfᴏrmance.","author":[{"dropping-particle":"","family":"Shinta","given":"Dessy","non-dropping-particle":"","parse-names":false,"suffix":""},{"dropping-particle":"","family":"Siagian","given":"Mauli","non-dropping-particle":"","parse-names":false,"suffix":""}],"container-title":"Jurnal Apresiasi Ekonomi","id":"ITEM-1","issue":"2","issued":{"date-parts":[["2020"]]},"page":"338-346","title":"Pengaruh Komunikasi, Disiplin Kerja, Dan Insentif Terhadap Kinerja Karyawan Pada Pt Citra Mandiri Distribusindo","type":"article-journal","volume":"8"},"uris":["http://www.mendeley.com/documents/?uuid=0ad412a3-536a-412c-b1fb-ad06b8c388ff","http://www.mendeley.com/documents/?uuid=cdef0f96-bbd0-4a92-b92a-0dc5cc305c12"]}],"mendeley":{"formattedCitation":"(Shinta and Siagian 2020)","manualFormatting":"(Shinta dan Siagian, 2020)","plainTextFormattedCitation":"(Shinta and Siagian 2020)","previouslyFormattedCitation":"(Shinta and Siagian 2020)"},"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Shinta dan</w:t>
            </w:r>
            <w:r w:rsidRPr="003004C1">
              <w:rPr>
                <w:rFonts w:ascii="Times New Roman" w:hAnsi="Times New Roman" w:cs="Times New Roman"/>
                <w:noProof/>
                <w:color w:val="000000" w:themeColor="text1"/>
                <w:sz w:val="22"/>
                <w:szCs w:val="22"/>
              </w:rPr>
              <w:t xml:space="preserve"> Siagian, 2020)</w:t>
            </w:r>
            <w:r>
              <w:rPr>
                <w:rFonts w:ascii="Times New Roman" w:hAnsi="Times New Roman" w:cs="Times New Roman"/>
                <w:color w:val="000000" w:themeColor="text1"/>
                <w:sz w:val="22"/>
                <w:szCs w:val="22"/>
              </w:rPr>
              <w:fldChar w:fldCharType="end"/>
            </w:r>
          </w:p>
        </w:tc>
        <w:tc>
          <w:tcPr>
            <w:tcW w:w="2268" w:type="dxa"/>
          </w:tcPr>
          <w:p w14:paraId="6A53D49A"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2D101AFF"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5DE87690" w14:textId="77777777" w:rsidR="00F45016" w:rsidRPr="006E3F66" w:rsidRDefault="00F45016" w:rsidP="006E3F66">
            <w:pPr>
              <w:rPr>
                <w:rFonts w:ascii="Times New Roman" w:hAnsi="Times New Roman" w:cs="Times New Roman"/>
                <w:color w:val="000000" w:themeColor="text1"/>
                <w:sz w:val="22"/>
                <w:szCs w:val="22"/>
              </w:rPr>
            </w:pPr>
          </w:p>
          <w:p w14:paraId="3A19488E"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77014C0B"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sampling jenuh</w:t>
            </w:r>
          </w:p>
          <w:p w14:paraId="07CF47BF" w14:textId="77777777" w:rsidR="00F45016" w:rsidRPr="006E3F66" w:rsidRDefault="00F45016" w:rsidP="006E3F66">
            <w:pPr>
              <w:rPr>
                <w:rFonts w:ascii="Times New Roman" w:hAnsi="Times New Roman" w:cs="Times New Roman"/>
                <w:color w:val="000000" w:themeColor="text1"/>
                <w:sz w:val="22"/>
                <w:szCs w:val="22"/>
              </w:rPr>
            </w:pPr>
          </w:p>
          <w:p w14:paraId="360026B4"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112 orang</w:t>
            </w:r>
          </w:p>
          <w:p w14:paraId="3ED9A9B2" w14:textId="77777777" w:rsidR="00F45016" w:rsidRPr="006E3F66" w:rsidRDefault="00F45016" w:rsidP="006E3F66">
            <w:pPr>
              <w:rPr>
                <w:rFonts w:ascii="Times New Roman" w:hAnsi="Times New Roman" w:cs="Times New Roman"/>
                <w:color w:val="000000" w:themeColor="text1"/>
                <w:sz w:val="22"/>
                <w:szCs w:val="22"/>
              </w:rPr>
            </w:pPr>
          </w:p>
          <w:p w14:paraId="3F4FF77E"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112 orang</w:t>
            </w:r>
          </w:p>
          <w:p w14:paraId="79D670D7" w14:textId="77777777" w:rsidR="00F45016" w:rsidRPr="006E3F66" w:rsidRDefault="00F45016" w:rsidP="006E3F66">
            <w:pPr>
              <w:rPr>
                <w:rFonts w:ascii="Times New Roman" w:hAnsi="Times New Roman" w:cs="Times New Roman"/>
                <w:color w:val="000000" w:themeColor="text1"/>
                <w:sz w:val="22"/>
                <w:szCs w:val="22"/>
              </w:rPr>
            </w:pPr>
          </w:p>
          <w:p w14:paraId="32B3E0AB"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39BEBDA3" w14:textId="77777777" w:rsidR="00F45016" w:rsidRPr="006E3F66" w:rsidRDefault="00F45016" w:rsidP="006E3F66">
            <w:pPr>
              <w:jc w:val="both"/>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657DF4EC" w14:textId="77777777" w:rsidR="00F45016" w:rsidRPr="006E3F66" w:rsidRDefault="00F45016" w:rsidP="000430A7">
            <w:pPr>
              <w:numPr>
                <w:ilvl w:val="0"/>
                <w:numId w:val="31"/>
              </w:numPr>
              <w:ind w:left="312" w:hanging="357"/>
              <w:rPr>
                <w:rFonts w:ascii="Times New Roman" w:hAnsi="Times New Roman" w:cs="Times New Roman"/>
                <w:color w:val="000000" w:themeColor="text1"/>
                <w:sz w:val="22"/>
                <w:szCs w:val="22"/>
                <w:lang w:val="en-US"/>
              </w:rPr>
            </w:pPr>
            <w:r w:rsidRPr="006E3F66">
              <w:rPr>
                <w:rFonts w:ascii="Times New Roman" w:hAnsi="Times New Roman" w:cs="Times New Roman"/>
                <w:color w:val="000000" w:themeColor="text1"/>
                <w:sz w:val="22"/>
                <w:szCs w:val="22"/>
              </w:rPr>
              <w:t xml:space="preserve">Komunikasi, disiplin kerja dan insentif secara simultan berpengaruh positif dan signifikan </w:t>
            </w:r>
            <w:proofErr w:type="spellStart"/>
            <w:r w:rsidRPr="006E3F66">
              <w:rPr>
                <w:rFonts w:ascii="Times New Roman" w:hAnsi="Times New Roman" w:cs="Times New Roman"/>
                <w:color w:val="000000" w:themeColor="text1"/>
                <w:sz w:val="22"/>
                <w:szCs w:val="22"/>
                <w:lang w:val="en-US"/>
              </w:rPr>
              <w:t>terhadap</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inerj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aryawan</w:t>
            </w:r>
            <w:proofErr w:type="spellEnd"/>
            <w:r w:rsidRPr="006E3F66">
              <w:rPr>
                <w:rFonts w:ascii="Times New Roman" w:hAnsi="Times New Roman" w:cs="Times New Roman"/>
                <w:color w:val="000000" w:themeColor="text1"/>
                <w:sz w:val="22"/>
                <w:szCs w:val="22"/>
                <w:lang w:val="en-US"/>
              </w:rPr>
              <w:t xml:space="preserve"> PT Citra </w:t>
            </w:r>
            <w:proofErr w:type="spellStart"/>
            <w:r w:rsidRPr="006E3F66">
              <w:rPr>
                <w:rFonts w:ascii="Times New Roman" w:hAnsi="Times New Roman" w:cs="Times New Roman"/>
                <w:color w:val="000000" w:themeColor="text1"/>
                <w:sz w:val="22"/>
                <w:szCs w:val="22"/>
                <w:lang w:val="en-US"/>
              </w:rPr>
              <w:t>Mandiri</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Distribusind</w:t>
            </w:r>
            <w:proofErr w:type="spellEnd"/>
            <w:r w:rsidRPr="006E3F66">
              <w:rPr>
                <w:rFonts w:ascii="Times New Roman" w:hAnsi="Times New Roman" w:cs="Times New Roman"/>
                <w:color w:val="000000" w:themeColor="text1"/>
                <w:sz w:val="22"/>
                <w:szCs w:val="22"/>
                <w:lang w:val="en-US"/>
              </w:rPr>
              <w:t>ᴏ</w:t>
            </w:r>
          </w:p>
          <w:p w14:paraId="2C29F25A" w14:textId="77777777" w:rsidR="00F45016" w:rsidRPr="006E3F66" w:rsidRDefault="00F45016" w:rsidP="000430A7">
            <w:pPr>
              <w:numPr>
                <w:ilvl w:val="0"/>
                <w:numId w:val="31"/>
              </w:numPr>
              <w:ind w:left="312" w:hanging="357"/>
              <w:rPr>
                <w:rFonts w:ascii="Times New Roman" w:hAnsi="Times New Roman" w:cs="Times New Roman"/>
                <w:color w:val="000000" w:themeColor="text1"/>
                <w:sz w:val="22"/>
                <w:szCs w:val="22"/>
                <w:lang w:val="en-US"/>
              </w:rPr>
            </w:pPr>
            <w:proofErr w:type="spellStart"/>
            <w:r w:rsidRPr="006E3F66">
              <w:rPr>
                <w:rFonts w:ascii="Times New Roman" w:hAnsi="Times New Roman" w:cs="Times New Roman"/>
                <w:color w:val="000000" w:themeColor="text1"/>
                <w:sz w:val="22"/>
                <w:szCs w:val="22"/>
                <w:lang w:val="en-US"/>
              </w:rPr>
              <w:t>Kᴏmunikasi</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berpengaruh</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ᴏsitif</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d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signifik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terhadap</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inerj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aryawan</w:t>
            </w:r>
            <w:proofErr w:type="spellEnd"/>
            <w:r w:rsidRPr="006E3F66">
              <w:rPr>
                <w:rFonts w:ascii="Times New Roman" w:hAnsi="Times New Roman" w:cs="Times New Roman"/>
                <w:color w:val="000000" w:themeColor="text1"/>
                <w:sz w:val="22"/>
                <w:szCs w:val="22"/>
                <w:lang w:val="en-US"/>
              </w:rPr>
              <w:t xml:space="preserve"> PT Citra </w:t>
            </w:r>
            <w:proofErr w:type="spellStart"/>
            <w:r w:rsidRPr="006E3F66">
              <w:rPr>
                <w:rFonts w:ascii="Times New Roman" w:hAnsi="Times New Roman" w:cs="Times New Roman"/>
                <w:color w:val="000000" w:themeColor="text1"/>
                <w:sz w:val="22"/>
                <w:szCs w:val="22"/>
                <w:lang w:val="en-US"/>
              </w:rPr>
              <w:t>Mandiri</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Distribusind</w:t>
            </w:r>
            <w:proofErr w:type="spellEnd"/>
            <w:r w:rsidRPr="006E3F66">
              <w:rPr>
                <w:rFonts w:ascii="Times New Roman" w:hAnsi="Times New Roman" w:cs="Times New Roman"/>
                <w:color w:val="000000" w:themeColor="text1"/>
                <w:sz w:val="22"/>
                <w:szCs w:val="22"/>
                <w:lang w:val="en-US"/>
              </w:rPr>
              <w:t>ᴏ</w:t>
            </w:r>
          </w:p>
          <w:p w14:paraId="604340C2" w14:textId="77777777" w:rsidR="00F45016" w:rsidRPr="006E3F66" w:rsidRDefault="00F45016" w:rsidP="000430A7">
            <w:pPr>
              <w:numPr>
                <w:ilvl w:val="0"/>
                <w:numId w:val="31"/>
              </w:numPr>
              <w:ind w:left="312" w:hanging="357"/>
              <w:rPr>
                <w:rFonts w:ascii="Times New Roman" w:hAnsi="Times New Roman" w:cs="Times New Roman"/>
                <w:color w:val="000000" w:themeColor="text1"/>
                <w:sz w:val="22"/>
                <w:szCs w:val="22"/>
                <w:lang w:val="en-US"/>
              </w:rPr>
            </w:pPr>
            <w:proofErr w:type="spellStart"/>
            <w:r w:rsidRPr="006E3F66">
              <w:rPr>
                <w:rFonts w:ascii="Times New Roman" w:hAnsi="Times New Roman" w:cs="Times New Roman"/>
                <w:color w:val="000000" w:themeColor="text1"/>
                <w:sz w:val="22"/>
                <w:szCs w:val="22"/>
                <w:lang w:val="en-US"/>
              </w:rPr>
              <w:t>Disipli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erj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berpengaruh</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ᴏsitif</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d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signifik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terhadap</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inerja</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karyawan</w:t>
            </w:r>
            <w:proofErr w:type="spellEnd"/>
            <w:r w:rsidRPr="006E3F66">
              <w:rPr>
                <w:rFonts w:ascii="Times New Roman" w:hAnsi="Times New Roman" w:cs="Times New Roman"/>
                <w:color w:val="000000" w:themeColor="text1"/>
                <w:sz w:val="22"/>
                <w:szCs w:val="22"/>
                <w:lang w:val="en-US"/>
              </w:rPr>
              <w:t xml:space="preserve"> PT Citra </w:t>
            </w:r>
            <w:proofErr w:type="spellStart"/>
            <w:r w:rsidRPr="006E3F66">
              <w:rPr>
                <w:rFonts w:ascii="Times New Roman" w:hAnsi="Times New Roman" w:cs="Times New Roman"/>
                <w:color w:val="000000" w:themeColor="text1"/>
                <w:sz w:val="22"/>
                <w:szCs w:val="22"/>
                <w:lang w:val="en-US"/>
              </w:rPr>
              <w:t>Mandiri</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Distribusind</w:t>
            </w:r>
            <w:proofErr w:type="spellEnd"/>
            <w:r w:rsidRPr="006E3F66">
              <w:rPr>
                <w:rFonts w:ascii="Times New Roman" w:hAnsi="Times New Roman" w:cs="Times New Roman"/>
                <w:color w:val="000000" w:themeColor="text1"/>
                <w:sz w:val="22"/>
                <w:szCs w:val="22"/>
                <w:lang w:val="en-US"/>
              </w:rPr>
              <w:t>ᴏ</w:t>
            </w:r>
          </w:p>
          <w:p w14:paraId="0F18390F" w14:textId="77777777" w:rsidR="00F45016" w:rsidRPr="006E3F66" w:rsidRDefault="00F45016" w:rsidP="000430A7">
            <w:pPr>
              <w:numPr>
                <w:ilvl w:val="0"/>
                <w:numId w:val="31"/>
              </w:numPr>
              <w:ind w:left="312" w:hanging="357"/>
              <w:rPr>
                <w:rFonts w:ascii="Times New Roman" w:hAnsi="Times New Roman" w:cs="Times New Roman"/>
                <w:color w:val="000000" w:themeColor="text1"/>
                <w:sz w:val="22"/>
                <w:szCs w:val="22"/>
                <w:lang w:val="en-US"/>
              </w:rPr>
            </w:pPr>
            <w:r w:rsidRPr="006E3F66">
              <w:rPr>
                <w:rFonts w:ascii="Times New Roman" w:hAnsi="Times New Roman" w:cs="Times New Roman"/>
                <w:color w:val="000000" w:themeColor="text1"/>
                <w:sz w:val="22"/>
                <w:szCs w:val="22"/>
              </w:rPr>
              <w:t>Insentif berpengaruh pᴏsitif dan signifikan terhadap kinerja karyawan PT Citra Mandiri Distribusindᴏ</w:t>
            </w:r>
          </w:p>
        </w:tc>
      </w:tr>
      <w:tr w:rsidR="00F45016" w:rsidRPr="00B11C25" w14:paraId="5284A126" w14:textId="77777777" w:rsidTr="00F45016">
        <w:trPr>
          <w:trHeight w:val="470"/>
        </w:trPr>
        <w:tc>
          <w:tcPr>
            <w:tcW w:w="562" w:type="dxa"/>
          </w:tcPr>
          <w:p w14:paraId="68B876E2"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4</w:t>
            </w:r>
          </w:p>
        </w:tc>
        <w:tc>
          <w:tcPr>
            <w:tcW w:w="2552" w:type="dxa"/>
          </w:tcPr>
          <w:p w14:paraId="07B5A3A8"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engaruh Gaji dan Insentif terhadap Kinerja Karyawan Bagian Produksi PT Uniplastindo Interbuana Pandaan</w:t>
            </w:r>
          </w:p>
          <w:p w14:paraId="5E54188E" w14:textId="77777777" w:rsidR="00F45016" w:rsidRPr="006E3F66" w:rsidRDefault="00F45016" w:rsidP="006E3F66">
            <w:pPr>
              <w:rPr>
                <w:rFonts w:ascii="Times New Roman" w:hAnsi="Times New Roman" w:cs="Times New Roman"/>
                <w:color w:val="000000" w:themeColor="text1"/>
                <w:sz w:val="22"/>
                <w:szCs w:val="22"/>
              </w:rPr>
            </w:pPr>
          </w:p>
          <w:p w14:paraId="5B3EE616" w14:textId="6131C9FE"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DOI":"10.47201/jamin.v2i2.53","abstract":"This study aims to describe the effect of salary and incentives on the performance of employees of PT. Unilastindo Interbuana Pandaan simultaneously, partially and most dominantly. The method used in this study is a descriptive method with a quantitative approach, data analysis techniques that are validity, reliability, multiple linear regression with F test and t test. The validity test results obtained by the calculated r value of the variable salary, incentives and employee performance is greater than the value of r proven valid tables and the reliability test results obtained a reliable value of salary, incentives and proven reliable employee performance. Based on the results of the F test (Simultaneous), known the value of sig. F count is 0.00 because the significance value of F is less than 0.05, the regression analysis model is significant. T test results explain, that the salary and incentive variables significantly influence employee performance variables, because the salary is significant 0.018 &lt;0.05 and the incentive is significant 0.012 &lt;0.05. The most dominant incentive variable influences employee performance, this is indicated by the value of Standardized Coefficients Beta incentive variable is greater than the salary variable. Influenced by indicators include: performance, length of work, seniority, needs, fairness and eligibility, job evaluation.","author":[{"dropping-particle":"","family":"Ratnasari","given":"Ike","non-dropping-particle":"","parse-names":false,"suffix":""},{"dropping-particle":"","family":"Mahmud","given":"Ashadi","non-dropping-particle":"","parse-names":false,"suffix":""}],"container-title":"JAMIN : Jurnal Aplikasi Manajemen dan Inovasi Bisnis","id":"ITEM-1","issue":"2","issued":{"date-parts":[["2020"]]},"page":"66-79","title":"Pengaruh Gaji dan Insentif terhadap Kinerja Karyawan bagian produksi PT. Uniplastindo Interbuana Pandaan","type":"article-journal","volume":"2"},"uris":["http://www.mendeley.com/documents/?uuid=a37534eb-f472-4952-bfff-25011d5feeb2","http://www.mendeley.com/documents/?uuid=abf43357-2e59-4dbc-ab1f-83dda37d22df"]}],"mendeley":{"formattedCitation":"(Ratnasari and Mahmud 2020)","manualFormatting":"(Ratnasari dan Mahmud, 2020)","plainTextFormattedCitation":"(Ratnasari and Mahmud 2020)","previouslyFormattedCitation":"(Ratnasari and Mahmud 2020)"},"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Ratnasari dan</w:t>
            </w:r>
            <w:r w:rsidRPr="003004C1">
              <w:rPr>
                <w:rFonts w:ascii="Times New Roman" w:hAnsi="Times New Roman" w:cs="Times New Roman"/>
                <w:noProof/>
                <w:color w:val="000000" w:themeColor="text1"/>
                <w:sz w:val="22"/>
                <w:szCs w:val="22"/>
              </w:rPr>
              <w:t xml:space="preserve"> Mahmud, 2020)</w:t>
            </w:r>
            <w:r>
              <w:rPr>
                <w:rFonts w:ascii="Times New Roman" w:hAnsi="Times New Roman" w:cs="Times New Roman"/>
                <w:color w:val="000000" w:themeColor="text1"/>
                <w:sz w:val="22"/>
                <w:szCs w:val="22"/>
              </w:rPr>
              <w:fldChar w:fldCharType="end"/>
            </w:r>
          </w:p>
        </w:tc>
        <w:tc>
          <w:tcPr>
            <w:tcW w:w="2268" w:type="dxa"/>
          </w:tcPr>
          <w:p w14:paraId="170DC66B"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0681A3FB"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367C94FF" w14:textId="77777777" w:rsidR="00F45016" w:rsidRPr="006E3F66" w:rsidRDefault="00F45016" w:rsidP="006E3F66">
            <w:pPr>
              <w:rPr>
                <w:rFonts w:ascii="Times New Roman" w:hAnsi="Times New Roman" w:cs="Times New Roman"/>
                <w:color w:val="000000" w:themeColor="text1"/>
                <w:sz w:val="22"/>
                <w:szCs w:val="22"/>
              </w:rPr>
            </w:pPr>
          </w:p>
          <w:p w14:paraId="646CD90B"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3ECF761B"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Purposive sampling</w:t>
            </w:r>
          </w:p>
          <w:p w14:paraId="37F2ADFF" w14:textId="77777777" w:rsidR="00F45016" w:rsidRPr="006E3F66" w:rsidRDefault="00F45016" w:rsidP="006E3F66">
            <w:pPr>
              <w:rPr>
                <w:rFonts w:ascii="Times New Roman" w:hAnsi="Times New Roman" w:cs="Times New Roman"/>
                <w:color w:val="000000" w:themeColor="text1"/>
                <w:sz w:val="22"/>
                <w:szCs w:val="22"/>
              </w:rPr>
            </w:pPr>
          </w:p>
          <w:p w14:paraId="7409CE59"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110 orang</w:t>
            </w:r>
          </w:p>
          <w:p w14:paraId="373E2DCF" w14:textId="77777777" w:rsidR="00F45016" w:rsidRPr="006E3F66" w:rsidRDefault="00F45016" w:rsidP="006E3F66">
            <w:pPr>
              <w:rPr>
                <w:rFonts w:ascii="Times New Roman" w:hAnsi="Times New Roman" w:cs="Times New Roman"/>
                <w:color w:val="000000" w:themeColor="text1"/>
                <w:sz w:val="22"/>
                <w:szCs w:val="22"/>
              </w:rPr>
            </w:pPr>
          </w:p>
          <w:p w14:paraId="6770333E"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40 orang</w:t>
            </w:r>
          </w:p>
          <w:p w14:paraId="566AB195" w14:textId="77777777" w:rsidR="00F45016" w:rsidRPr="006E3F66" w:rsidRDefault="00F45016" w:rsidP="006E3F66">
            <w:pPr>
              <w:rPr>
                <w:rFonts w:ascii="Times New Roman" w:hAnsi="Times New Roman" w:cs="Times New Roman"/>
                <w:color w:val="000000" w:themeColor="text1"/>
                <w:sz w:val="22"/>
                <w:szCs w:val="22"/>
              </w:rPr>
            </w:pPr>
          </w:p>
          <w:p w14:paraId="562B75B9"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5C5016D1"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07883D40" w14:textId="77777777" w:rsidR="00F45016" w:rsidRPr="006E3F66" w:rsidRDefault="00F45016" w:rsidP="000430A7">
            <w:pPr>
              <w:numPr>
                <w:ilvl w:val="0"/>
                <w:numId w:val="32"/>
              </w:numPr>
              <w:ind w:left="312" w:hanging="357"/>
              <w:rPr>
                <w:rFonts w:ascii="Times New Roman" w:hAnsi="Times New Roman" w:cs="Times New Roman"/>
                <w:color w:val="000000" w:themeColor="text1"/>
                <w:sz w:val="22"/>
                <w:szCs w:val="22"/>
                <w:lang w:val="en-US"/>
              </w:rPr>
            </w:pPr>
            <w:r w:rsidRPr="006E3F66">
              <w:rPr>
                <w:rFonts w:ascii="Times New Roman" w:hAnsi="Times New Roman" w:cs="Times New Roman"/>
                <w:color w:val="000000" w:themeColor="text1"/>
                <w:sz w:val="22"/>
                <w:szCs w:val="22"/>
              </w:rPr>
              <w:t>Gaji dan insentif secara simultan berpengaruh positif dan signifikan terhadap kinerja karyawan bagian produksi PT Uniplastindo Interbuana Pandaan</w:t>
            </w:r>
          </w:p>
          <w:p w14:paraId="10A27441" w14:textId="77777777" w:rsidR="00F45016" w:rsidRPr="006E3F66" w:rsidRDefault="00F45016" w:rsidP="000430A7">
            <w:pPr>
              <w:numPr>
                <w:ilvl w:val="0"/>
                <w:numId w:val="32"/>
              </w:numPr>
              <w:ind w:left="312" w:hanging="357"/>
              <w:rPr>
                <w:rFonts w:ascii="Times New Roman" w:hAnsi="Times New Roman" w:cs="Times New Roman"/>
                <w:color w:val="000000" w:themeColor="text1"/>
                <w:sz w:val="22"/>
                <w:szCs w:val="22"/>
                <w:lang w:val="en-US"/>
              </w:rPr>
            </w:pPr>
            <w:r w:rsidRPr="006E3F66">
              <w:rPr>
                <w:rFonts w:ascii="Times New Roman" w:hAnsi="Times New Roman" w:cs="Times New Roman"/>
                <w:color w:val="000000" w:themeColor="text1"/>
                <w:sz w:val="22"/>
                <w:szCs w:val="22"/>
              </w:rPr>
              <w:t xml:space="preserve">Gaji berpengaruh positif dan signifikan terhadap kinerja karyawan bagian produksi PT </w:t>
            </w:r>
            <w:r w:rsidRPr="006E3F66">
              <w:rPr>
                <w:rFonts w:ascii="Times New Roman" w:hAnsi="Times New Roman" w:cs="Times New Roman"/>
                <w:color w:val="000000" w:themeColor="text1"/>
                <w:sz w:val="22"/>
                <w:szCs w:val="22"/>
              </w:rPr>
              <w:lastRenderedPageBreak/>
              <w:t>Uniplastindo Interbuana Pandaan</w:t>
            </w:r>
          </w:p>
          <w:p w14:paraId="43529756" w14:textId="77777777" w:rsidR="00F45016" w:rsidRPr="006E3F66" w:rsidRDefault="00F45016" w:rsidP="000430A7">
            <w:pPr>
              <w:numPr>
                <w:ilvl w:val="0"/>
                <w:numId w:val="32"/>
              </w:numPr>
              <w:ind w:left="312" w:hanging="357"/>
              <w:rPr>
                <w:rFonts w:ascii="Times New Roman" w:hAnsi="Times New Roman" w:cs="Times New Roman"/>
                <w:color w:val="000000" w:themeColor="text1"/>
                <w:sz w:val="22"/>
                <w:szCs w:val="22"/>
                <w:lang w:val="en-US"/>
              </w:rPr>
            </w:pPr>
            <w:proofErr w:type="spellStart"/>
            <w:r w:rsidRPr="006E3F66">
              <w:rPr>
                <w:rFonts w:ascii="Times New Roman" w:hAnsi="Times New Roman" w:cs="Times New Roman"/>
                <w:color w:val="000000" w:themeColor="text1"/>
                <w:sz w:val="22"/>
                <w:szCs w:val="22"/>
                <w:lang w:val="en-US"/>
              </w:rPr>
              <w:t>Insentif</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berpengaruh</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positif</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d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signifikan</w:t>
            </w:r>
            <w:proofErr w:type="spellEnd"/>
            <w:r w:rsidRPr="006E3F66">
              <w:rPr>
                <w:rFonts w:ascii="Times New Roman" w:hAnsi="Times New Roman" w:cs="Times New Roman"/>
                <w:color w:val="000000" w:themeColor="text1"/>
                <w:sz w:val="22"/>
                <w:szCs w:val="22"/>
                <w:lang w:val="en-US"/>
              </w:rPr>
              <w:t xml:space="preserve"> </w:t>
            </w:r>
            <w:proofErr w:type="spellStart"/>
            <w:r w:rsidRPr="006E3F66">
              <w:rPr>
                <w:rFonts w:ascii="Times New Roman" w:hAnsi="Times New Roman" w:cs="Times New Roman"/>
                <w:color w:val="000000" w:themeColor="text1"/>
                <w:sz w:val="22"/>
                <w:szCs w:val="22"/>
                <w:lang w:val="en-US"/>
              </w:rPr>
              <w:t>terhadap</w:t>
            </w:r>
            <w:proofErr w:type="spellEnd"/>
            <w:r w:rsidRPr="006E3F66">
              <w:rPr>
                <w:rFonts w:ascii="Times New Roman" w:hAnsi="Times New Roman" w:cs="Times New Roman"/>
                <w:color w:val="000000" w:themeColor="text1"/>
                <w:sz w:val="22"/>
                <w:szCs w:val="22"/>
                <w:lang w:val="en-US"/>
              </w:rPr>
              <w:t xml:space="preserve"> </w:t>
            </w:r>
            <w:r w:rsidRPr="006E3F66">
              <w:rPr>
                <w:rFonts w:ascii="Times New Roman" w:hAnsi="Times New Roman" w:cs="Times New Roman"/>
                <w:color w:val="000000" w:themeColor="text1"/>
                <w:sz w:val="22"/>
                <w:szCs w:val="22"/>
              </w:rPr>
              <w:t>kinerja karyawan bagian produksi PT Uniplastindo Interbuana Pandaan</w:t>
            </w:r>
          </w:p>
        </w:tc>
      </w:tr>
      <w:tr w:rsidR="00F45016" w:rsidRPr="00B11C25" w14:paraId="02DB1EA5" w14:textId="77777777" w:rsidTr="00F45016">
        <w:trPr>
          <w:trHeight w:val="470"/>
        </w:trPr>
        <w:tc>
          <w:tcPr>
            <w:tcW w:w="562" w:type="dxa"/>
          </w:tcPr>
          <w:p w14:paraId="4526FFA7"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lastRenderedPageBreak/>
              <w:t>5</w:t>
            </w:r>
          </w:p>
        </w:tc>
        <w:tc>
          <w:tcPr>
            <w:tcW w:w="2552" w:type="dxa"/>
          </w:tcPr>
          <w:p w14:paraId="042A8323"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engaruh Kedisiplinan dan Insentif Terhadap Kinerja Karyawan Pada PT PNM ULaMM Cabang Padangsidimpuan</w:t>
            </w:r>
          </w:p>
          <w:p w14:paraId="6DF5848B" w14:textId="77777777" w:rsidR="00F45016" w:rsidRPr="006E3F66" w:rsidRDefault="00F45016" w:rsidP="006E3F66">
            <w:pPr>
              <w:rPr>
                <w:rFonts w:ascii="Times New Roman" w:hAnsi="Times New Roman" w:cs="Times New Roman"/>
                <w:color w:val="000000" w:themeColor="text1"/>
                <w:sz w:val="22"/>
                <w:szCs w:val="22"/>
              </w:rPr>
            </w:pPr>
          </w:p>
          <w:p w14:paraId="7EEAB67D" w14:textId="571237A2" w:rsidR="00F45016" w:rsidRPr="006E3F66" w:rsidRDefault="003004C1" w:rsidP="00797D94">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is research is important because employees performance in PT. PNM (Permodalan Nasional Madani) ULaMM Padangsidimpuan are low. The aims of this research are to know the effects of discipline and incentive to employee performance in PT. PNM (Permodalan Nasional Madani) ULaMM Padangsidimpuan. This is a quantitative research. The data collected by using questionnaires with 45 persons. The data analyzed by using correlation and regression through SPSS versi 22. The results of this research are: discipline has no significant partial effect to employee performance, incentive has significant partial effect to employee performance. Then discipline and incentive have significant simultan effect to employee performance in PT. PNM (Permodalan Nasional Madani) ULaMM Padangsidimpuan.","author":[{"dropping-particle":"","family":"Isa","given":"Muhammad","non-dropping-particle":"","parse-names":false,"suffix":""}],"container-title":"Jurnal Ilmu Manajemen dan Bisnis Islam","id":"ITEM-1","issue":"1","issued":{"date-parts":[["2018"]]},"page":"82-95","title":"Pengaruh Kedisiplinan Dan Insentif Terhadap Kinerja Karyawan Pada PT. PNM (Permodalan Nasional Madani) ULaMM Padangsidimpuan","type":"article-journal","volume":"4"},"uris":["http://www.mendeley.com/documents/?uuid=57fdcb95-2095-401f-973c-90cddaa465bd","http://www.mendeley.com/documents/?uuid=851f542f-037b-458e-8652-6cd117aa58a0"]}],"mendeley":{"formattedCitation":"(Isa 2018)","plainTextFormattedCitation":"(Isa 2018)","previouslyFormattedCitation":"(Isa 2018)"},"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00797D94" w:rsidRPr="00797D94">
              <w:rPr>
                <w:rFonts w:ascii="Times New Roman" w:hAnsi="Times New Roman" w:cs="Times New Roman"/>
                <w:noProof/>
                <w:color w:val="000000" w:themeColor="text1"/>
                <w:sz w:val="22"/>
                <w:szCs w:val="22"/>
              </w:rPr>
              <w:t>(Isa 2018)</w:t>
            </w:r>
            <w:r>
              <w:rPr>
                <w:rFonts w:ascii="Times New Roman" w:hAnsi="Times New Roman" w:cs="Times New Roman"/>
                <w:color w:val="000000" w:themeColor="text1"/>
                <w:sz w:val="22"/>
                <w:szCs w:val="22"/>
              </w:rPr>
              <w:fldChar w:fldCharType="end"/>
            </w:r>
          </w:p>
        </w:tc>
        <w:tc>
          <w:tcPr>
            <w:tcW w:w="2268" w:type="dxa"/>
          </w:tcPr>
          <w:p w14:paraId="0D67CC21"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620EC50F"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6BAABDB1" w14:textId="77777777" w:rsidR="00F45016" w:rsidRPr="006E3F66" w:rsidRDefault="00F45016" w:rsidP="006E3F66">
            <w:pPr>
              <w:rPr>
                <w:rFonts w:ascii="Times New Roman" w:hAnsi="Times New Roman" w:cs="Times New Roman"/>
                <w:color w:val="000000" w:themeColor="text1"/>
                <w:sz w:val="22"/>
                <w:szCs w:val="22"/>
              </w:rPr>
            </w:pPr>
          </w:p>
          <w:p w14:paraId="103C2910"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6F0004BB"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sampling jenuh</w:t>
            </w:r>
          </w:p>
          <w:p w14:paraId="6EC2636E" w14:textId="77777777" w:rsidR="00F45016" w:rsidRPr="006E3F66" w:rsidRDefault="00F45016" w:rsidP="006E3F66">
            <w:pPr>
              <w:rPr>
                <w:rFonts w:ascii="Times New Roman" w:hAnsi="Times New Roman" w:cs="Times New Roman"/>
                <w:color w:val="000000" w:themeColor="text1"/>
                <w:sz w:val="22"/>
                <w:szCs w:val="22"/>
              </w:rPr>
            </w:pPr>
          </w:p>
          <w:p w14:paraId="326D6993"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45 orang</w:t>
            </w:r>
          </w:p>
          <w:p w14:paraId="2A77F48F" w14:textId="77777777" w:rsidR="00F45016" w:rsidRPr="006E3F66" w:rsidRDefault="00F45016" w:rsidP="006E3F66">
            <w:pPr>
              <w:rPr>
                <w:rFonts w:ascii="Times New Roman" w:hAnsi="Times New Roman" w:cs="Times New Roman"/>
                <w:color w:val="000000" w:themeColor="text1"/>
                <w:sz w:val="22"/>
                <w:szCs w:val="22"/>
              </w:rPr>
            </w:pPr>
          </w:p>
          <w:p w14:paraId="56EDE8B7"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45 orang</w:t>
            </w:r>
          </w:p>
          <w:p w14:paraId="00059B5C" w14:textId="77777777" w:rsidR="00F45016" w:rsidRPr="006E3F66" w:rsidRDefault="00F45016" w:rsidP="006E3F66">
            <w:pPr>
              <w:rPr>
                <w:rFonts w:ascii="Times New Roman" w:hAnsi="Times New Roman" w:cs="Times New Roman"/>
                <w:color w:val="000000" w:themeColor="text1"/>
                <w:sz w:val="22"/>
                <w:szCs w:val="22"/>
              </w:rPr>
            </w:pPr>
          </w:p>
          <w:p w14:paraId="7225DAF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314DCE3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10EDA459" w14:textId="77777777" w:rsidR="00F45016" w:rsidRPr="006E3F66" w:rsidRDefault="00F45016" w:rsidP="000430A7">
            <w:pPr>
              <w:numPr>
                <w:ilvl w:val="3"/>
                <w:numId w:val="29"/>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edisiplinan dan insentif secara simultan berpengaruh positif dan signifikan terhadap kinerja karyawan pada PT PNM UlaMM Cabang Padangsidimpuan</w:t>
            </w:r>
          </w:p>
          <w:p w14:paraId="07C6A7ED" w14:textId="77777777" w:rsidR="00F45016" w:rsidRPr="006E3F66" w:rsidRDefault="00F45016" w:rsidP="000430A7">
            <w:pPr>
              <w:numPr>
                <w:ilvl w:val="3"/>
                <w:numId w:val="29"/>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edisiplinan berpengaruh negatif terhadap kinerja karyawan pada PT PNM UlaMM Cabang Padangsidimpuan</w:t>
            </w:r>
          </w:p>
          <w:p w14:paraId="6B24EE69" w14:textId="77777777" w:rsidR="00F45016" w:rsidRPr="006E3F66" w:rsidRDefault="00F45016" w:rsidP="000430A7">
            <w:pPr>
              <w:numPr>
                <w:ilvl w:val="3"/>
                <w:numId w:val="29"/>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Insentif berpengaruh positif dan signifikan terhadap kinerja karyawan pada PT PNM UlaMM Cabang Padangsidimpuan</w:t>
            </w:r>
          </w:p>
        </w:tc>
      </w:tr>
      <w:tr w:rsidR="00F45016" w:rsidRPr="00B11C25" w14:paraId="65911D37" w14:textId="77777777" w:rsidTr="00F45016">
        <w:trPr>
          <w:trHeight w:val="470"/>
        </w:trPr>
        <w:tc>
          <w:tcPr>
            <w:tcW w:w="562" w:type="dxa"/>
          </w:tcPr>
          <w:p w14:paraId="2B335405"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6</w:t>
            </w:r>
          </w:p>
        </w:tc>
        <w:tc>
          <w:tcPr>
            <w:tcW w:w="2552" w:type="dxa"/>
          </w:tcPr>
          <w:p w14:paraId="6B2B008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engaruh Disiplin Kerja dan Promosi Jabatan Terhadap Kinerja Karyawan PT Kepuh Kencana Arum Mojokerto</w:t>
            </w:r>
          </w:p>
          <w:p w14:paraId="6BBF7103" w14:textId="77777777" w:rsidR="00F45016" w:rsidRPr="006E3F66" w:rsidRDefault="00F45016" w:rsidP="006E3F66">
            <w:pPr>
              <w:rPr>
                <w:rFonts w:ascii="Times New Roman" w:hAnsi="Times New Roman" w:cs="Times New Roman"/>
                <w:color w:val="000000" w:themeColor="text1"/>
                <w:sz w:val="22"/>
                <w:szCs w:val="22"/>
              </w:rPr>
            </w:pPr>
          </w:p>
          <w:p w14:paraId="2A5F6E9C" w14:textId="1446A9ED" w:rsidR="00F45016" w:rsidRPr="006E3F66" w:rsidRDefault="003004C1" w:rsidP="00797D94">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Job discipline and job promotion are elements that can affect employee performance results in a company. For the organization of the discipline of work will ensure the maintenance of order and the smooth execution of duties in order to obtain optimal results. So also promotion of position, can affect employee performance at company. The purpose of this study are: (1) To know the discipline of work and promotion positions simultaneously significant effect on employee performance PT. KEPUH KENCANA ARUM MOJOKERTO. (2) To know work discipline and promotion positions partially significant effect on employee performance of PT. REVENUE ARUM MOJOKERTO, (3) To know the dominant influence between job discipline and promotion of position to employee performance at PT. KEPUH KENCANA ARUM MOJOKERTO. Based on consideration of time, energy and funds as well as the scope of the problem and the number of subjects in a population of 300 people then this study used sampling research. The method of sampling in this study is by using the opinion of Arikunto (2006), which says that if the population is large, it can be taken between 10- 15% or 20-25%, then the researcher takes as many as 20% of 300 employees ie 60 employees as sample in this research. From result of research can be concluded that (1), Based on result of F test indicated that f count equal to 49,373, while result of f table equal to 3,16. This means that f count&gt; f table (49,373&gt; 3,16). This means that work discipline and promotion positions simultaneously have a significant influence on employee performance. (2) Result of t test of work discipline (X1) obtained t value = 6,041 and got t table equal to 1,672. Thus, it means that the work discipline partially has a significant influence on Employee Performance, and in promotion position (X2) obtained t value = 2.046 and obtained t table of 1.672. This means t arithmetic&gt; t table, Thus means that the promotion of positions in partial have a significant influence on employee performance. (3). From the results of multiple linear regression analysis showed that the work discipline variable that has BETA value is greater than other independent variables. Namely at 0.638 for work discipline and 0.216 for promotion positions. This shows that the variables of work discipline have a big influence (dominant) on the performance of employees of PT. Kepuh Kencana Arum Mojokerto","author":[{"dropping-particle":"","family":"Permatasari","given":"Oktaviani","non-dropping-particle":"","parse-names":false,"suffix":""}],"container-title":"Journal of Entrepreneurship, Business Development and Economic Educations Research","id":"ITEM-1","issue":"1","issued":{"date-parts":[["2017"]]},"page":"57-66","title":"Pengaruh Disiplin Kerja dan Promosi Jabatan terhadap Kinerja Karyawan PT. Kepuh Kencana Arum Mojokerto","type":"article-journal","volume":"1"},"uris":["http://www.mendeley.com/documents/?uuid=9925851d-ef3e-420f-ab35-5895f0df43f3","http://www.mendeley.com/documents/?uuid=83c8cc0f-778c-4b1e-bbd4-0b2fa39bd8d3"]}],"mendeley":{"formattedCitation":"(Permatasari 2017)","plainTextFormattedCitation":"(Permatasari 2017)","previouslyFormattedCitation":"(Permatasari 2017)"},"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00797D94" w:rsidRPr="00797D94">
              <w:rPr>
                <w:rFonts w:ascii="Times New Roman" w:hAnsi="Times New Roman" w:cs="Times New Roman"/>
                <w:noProof/>
                <w:color w:val="000000" w:themeColor="text1"/>
                <w:sz w:val="22"/>
                <w:szCs w:val="22"/>
              </w:rPr>
              <w:t>(Permatasari 2017)</w:t>
            </w:r>
            <w:r>
              <w:rPr>
                <w:rFonts w:ascii="Times New Roman" w:hAnsi="Times New Roman" w:cs="Times New Roman"/>
                <w:color w:val="000000" w:themeColor="text1"/>
                <w:sz w:val="22"/>
                <w:szCs w:val="22"/>
              </w:rPr>
              <w:fldChar w:fldCharType="end"/>
            </w:r>
          </w:p>
        </w:tc>
        <w:tc>
          <w:tcPr>
            <w:tcW w:w="2268" w:type="dxa"/>
          </w:tcPr>
          <w:p w14:paraId="2A232D84"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2295E870"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6C02CF1A" w14:textId="77777777" w:rsidR="00F45016" w:rsidRPr="006E3F66" w:rsidRDefault="00F45016" w:rsidP="006E3F66">
            <w:pPr>
              <w:rPr>
                <w:rFonts w:ascii="Times New Roman" w:hAnsi="Times New Roman" w:cs="Times New Roman"/>
                <w:color w:val="000000" w:themeColor="text1"/>
                <w:sz w:val="22"/>
                <w:szCs w:val="22"/>
              </w:rPr>
            </w:pPr>
          </w:p>
          <w:p w14:paraId="42CFFE0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4051F7E3"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random sampling</w:t>
            </w:r>
          </w:p>
          <w:p w14:paraId="239F9E07" w14:textId="77777777" w:rsidR="00F45016" w:rsidRPr="006E3F66" w:rsidRDefault="00F45016" w:rsidP="006E3F66">
            <w:pPr>
              <w:rPr>
                <w:rFonts w:ascii="Times New Roman" w:hAnsi="Times New Roman" w:cs="Times New Roman"/>
                <w:color w:val="000000" w:themeColor="text1"/>
                <w:sz w:val="22"/>
                <w:szCs w:val="22"/>
              </w:rPr>
            </w:pPr>
          </w:p>
          <w:p w14:paraId="3D7E2ED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300 orang</w:t>
            </w:r>
          </w:p>
          <w:p w14:paraId="2CD8903B" w14:textId="77777777" w:rsidR="00F45016" w:rsidRPr="006E3F66" w:rsidRDefault="00F45016" w:rsidP="006E3F66">
            <w:pPr>
              <w:rPr>
                <w:rFonts w:ascii="Times New Roman" w:hAnsi="Times New Roman" w:cs="Times New Roman"/>
                <w:color w:val="000000" w:themeColor="text1"/>
                <w:sz w:val="22"/>
                <w:szCs w:val="22"/>
              </w:rPr>
            </w:pPr>
          </w:p>
          <w:p w14:paraId="0B21E6E7"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60 orang</w:t>
            </w:r>
          </w:p>
          <w:p w14:paraId="2EA3D9A0" w14:textId="77777777" w:rsidR="00F45016" w:rsidRPr="006E3F66" w:rsidRDefault="00F45016" w:rsidP="006E3F66">
            <w:pPr>
              <w:rPr>
                <w:rFonts w:ascii="Times New Roman" w:hAnsi="Times New Roman" w:cs="Times New Roman"/>
                <w:color w:val="000000" w:themeColor="text1"/>
                <w:sz w:val="22"/>
                <w:szCs w:val="22"/>
              </w:rPr>
            </w:pPr>
          </w:p>
          <w:p w14:paraId="5EE0A15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6A99AA97"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243260F6" w14:textId="77777777" w:rsidR="00F45016" w:rsidRPr="006E3F66" w:rsidRDefault="00F45016" w:rsidP="000430A7">
            <w:pPr>
              <w:numPr>
                <w:ilvl w:val="6"/>
                <w:numId w:val="29"/>
              </w:numPr>
              <w:ind w:left="295"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Disiplin kerja dan promosi jabatan secara simultan berpengaruh positif dan signifikan terhadap kinerja karyawan PT Kepuh Kencana Arum Mojokerto</w:t>
            </w:r>
          </w:p>
          <w:p w14:paraId="3BBE8BBE" w14:textId="77777777" w:rsidR="00F45016" w:rsidRPr="006E3F66" w:rsidRDefault="00F45016" w:rsidP="000430A7">
            <w:pPr>
              <w:numPr>
                <w:ilvl w:val="6"/>
                <w:numId w:val="29"/>
              </w:numPr>
              <w:ind w:left="295"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Disiplin kerja berpengaruh positif dan signifikan terhadap kinerja karyawan PT Kepuh Kencana Arum Mojokerto</w:t>
            </w:r>
          </w:p>
          <w:p w14:paraId="1803D1B7" w14:textId="77777777" w:rsidR="00F45016" w:rsidRPr="006E3F66" w:rsidRDefault="00F45016" w:rsidP="000430A7">
            <w:pPr>
              <w:numPr>
                <w:ilvl w:val="6"/>
                <w:numId w:val="29"/>
              </w:numPr>
              <w:ind w:left="295"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 xml:space="preserve">Promosi jabatan berpengaruh positif dan signifikan terhadap kinerja karyawan PT Kepuh </w:t>
            </w:r>
            <w:r w:rsidRPr="006E3F66">
              <w:rPr>
                <w:rFonts w:ascii="Times New Roman" w:hAnsi="Times New Roman" w:cs="Times New Roman"/>
                <w:color w:val="000000" w:themeColor="text1"/>
                <w:sz w:val="22"/>
                <w:szCs w:val="22"/>
              </w:rPr>
              <w:lastRenderedPageBreak/>
              <w:t>Kencana Arum Mojokerto</w:t>
            </w:r>
          </w:p>
        </w:tc>
      </w:tr>
      <w:tr w:rsidR="00F45016" w:rsidRPr="00B11C25" w14:paraId="19C97059" w14:textId="77777777" w:rsidTr="00F45016">
        <w:trPr>
          <w:trHeight w:val="470"/>
        </w:trPr>
        <w:tc>
          <w:tcPr>
            <w:tcW w:w="562" w:type="dxa"/>
          </w:tcPr>
          <w:p w14:paraId="0B1AA89E"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lastRenderedPageBreak/>
              <w:t>7</w:t>
            </w:r>
          </w:p>
        </w:tc>
        <w:tc>
          <w:tcPr>
            <w:tcW w:w="2552" w:type="dxa"/>
          </w:tcPr>
          <w:p w14:paraId="18C35C84"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inerja Karyawan Ditinjau Dari Promosi Jabatan, Kompetensi dan Insentif Pada Karyawan PT POS Indonesia (Persero) Cabang Surakarta</w:t>
            </w:r>
          </w:p>
          <w:p w14:paraId="19C0E063" w14:textId="77777777" w:rsidR="00F45016" w:rsidRPr="006E3F66" w:rsidRDefault="00F45016" w:rsidP="006E3F66">
            <w:pPr>
              <w:rPr>
                <w:rFonts w:ascii="Times New Roman" w:hAnsi="Times New Roman" w:cs="Times New Roman"/>
                <w:color w:val="000000" w:themeColor="text1"/>
                <w:sz w:val="22"/>
                <w:szCs w:val="22"/>
              </w:rPr>
            </w:pPr>
          </w:p>
          <w:p w14:paraId="176D04CB" w14:textId="1CC48952"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e purpose of this study are: 1) To determine the effect of simultaneous promotion of positions, competencies, and incentives on the performance of employees of PT Pos Indonesia (Persero) Surakarta branch. 2) To determine the effect of promotion of positions, competencies, and incentives on the performance of employees of PT Pos Indonesia (Persero) Surakarta branch. Data collection method used was a questionnaire method to 58 employees as respondents. The sampling technique used is the incidental sampling method. Data analysis methods used include: test instruments (validity and reliability), hypothesis testing (multiple linear regression analysis, t-test, f and coefficient of determination (R2. The results of the descriptive analysis showed that respondents were male (55.2%) and female (44.8%). All data from the questionnaire have passed the test instrument. For testing the results of the f test that the value of F (14,158)&gt; F table (2.78) with a probability of 0,000 (p &lt;0.05). This means that the Fcount in the Ho region is rejected, which means that it has a significant effect between the job promotion, competence and incentives simultaneously on the employee performance . From the results of the t-test the results of job promotions have a negative influence on employee performance variables. This is evident from tcount (- 0.066)&gt; ttable (2.004) with a significance value&gt; α (0.05). The competency variable also has a positive and significant effect on employee performance. This is because tcount (3,439)&gt; ttable (2,004) with a significance value &lt;α (0.05). Incentive variables also have a positive and significant effect on employee performance. This is because tcount (2.687)&gt; ttable (2.004) with a significance value &lt;α (0.05). The results of the analysis in this study obtained an R2 value of 0.409 (40.9%). This means that the job promotion, competence and incentives is able to contribute 40.9% to the employee performance. While the remaining 59.1% is influenced by other variables outside this study such as leadership, motivation, work environment, work stress, etc","author":[{"dropping-particle":"","family":"Hidayah","given":"Rizka Nur","non-dropping-particle":"","parse-names":false,"suffix":""},{"dropping-particle":"","family":"Kustiyah","given":"Eny","non-dropping-particle":"","parse-names":false,"suffix":""},{"dropping-particle":"","family":"Hartono","given":"Sri","non-dropping-particle":"","parse-names":false,"suffix":""}],"container-title":"Jurnal Edunomika","id":"ITEM-1","issue":"01","issued":{"date-parts":[["2020"]]},"page":"88-95","title":"Kinerja Karyawan Ditinjau dari Promosi Jabatan, Kompetensi dan Insentif pada Karyawan PT Pos Indonesia (Persero) cabang Surakarta","type":"article-journal","volume":"04"},"uris":["http://www.mendeley.com/documents/?uuid=6b42fd18-7a6a-42a7-bcfa-bd86b1bcbdc2","http://www.mendeley.com/documents/?uuid=022db074-b11c-4d6e-88a1-4c8e9abacf6a"]}],"mendeley":{"formattedCitation":"(Hidayah, Kustiyah, and Hartono 2020)","manualFormatting":"(Hidayah, Kustiyah &amp; Hartono, 2020)","plainTextFormattedCitation":"(Hidayah, Kustiyah, and Hartono 2020)","previouslyFormattedCitation":"(Hidayah, Kustiyah, and Hartono 2020)"},"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3004C1">
              <w:rPr>
                <w:rFonts w:ascii="Times New Roman" w:hAnsi="Times New Roman" w:cs="Times New Roman"/>
                <w:noProof/>
                <w:color w:val="000000" w:themeColor="text1"/>
                <w:sz w:val="22"/>
                <w:szCs w:val="22"/>
              </w:rPr>
              <w:t>(Hidayah</w:t>
            </w:r>
            <w:r w:rsidR="003D60AB">
              <w:rPr>
                <w:rFonts w:ascii="Times New Roman" w:hAnsi="Times New Roman" w:cs="Times New Roman"/>
                <w:noProof/>
                <w:color w:val="000000" w:themeColor="text1"/>
                <w:sz w:val="22"/>
                <w:szCs w:val="22"/>
              </w:rPr>
              <w:t>, Kustiyah &amp; Hartono</w:t>
            </w:r>
            <w:r w:rsidRPr="003004C1">
              <w:rPr>
                <w:rFonts w:ascii="Times New Roman" w:hAnsi="Times New Roman" w:cs="Times New Roman"/>
                <w:noProof/>
                <w:color w:val="000000" w:themeColor="text1"/>
                <w:sz w:val="22"/>
                <w:szCs w:val="22"/>
              </w:rPr>
              <w:t>, 2020)</w:t>
            </w:r>
            <w:r>
              <w:rPr>
                <w:rFonts w:ascii="Times New Roman" w:hAnsi="Times New Roman" w:cs="Times New Roman"/>
                <w:color w:val="000000" w:themeColor="text1"/>
                <w:sz w:val="22"/>
                <w:szCs w:val="22"/>
              </w:rPr>
              <w:fldChar w:fldCharType="end"/>
            </w:r>
          </w:p>
        </w:tc>
        <w:tc>
          <w:tcPr>
            <w:tcW w:w="2268" w:type="dxa"/>
          </w:tcPr>
          <w:p w14:paraId="4C5D968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3D643DB0"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499F6CD1" w14:textId="77777777" w:rsidR="00F45016" w:rsidRPr="006E3F66" w:rsidRDefault="00F45016" w:rsidP="006E3F66">
            <w:pPr>
              <w:rPr>
                <w:rFonts w:ascii="Times New Roman" w:hAnsi="Times New Roman" w:cs="Times New Roman"/>
                <w:color w:val="000000" w:themeColor="text1"/>
                <w:sz w:val="22"/>
                <w:szCs w:val="22"/>
              </w:rPr>
            </w:pPr>
          </w:p>
          <w:p w14:paraId="041E6CA4"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1E3A7379"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insidental sampling</w:t>
            </w:r>
          </w:p>
          <w:p w14:paraId="436C9CA8" w14:textId="77777777" w:rsidR="00F45016" w:rsidRPr="006E3F66" w:rsidRDefault="00F45016" w:rsidP="006E3F66">
            <w:pPr>
              <w:rPr>
                <w:rFonts w:ascii="Times New Roman" w:hAnsi="Times New Roman" w:cs="Times New Roman"/>
                <w:color w:val="000000" w:themeColor="text1"/>
                <w:sz w:val="22"/>
                <w:szCs w:val="22"/>
              </w:rPr>
            </w:pPr>
          </w:p>
          <w:p w14:paraId="38C2BF9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58 orang</w:t>
            </w:r>
          </w:p>
          <w:p w14:paraId="223D90B3" w14:textId="77777777" w:rsidR="00F45016" w:rsidRPr="006E3F66" w:rsidRDefault="00F45016" w:rsidP="006E3F66">
            <w:pPr>
              <w:rPr>
                <w:rFonts w:ascii="Times New Roman" w:hAnsi="Times New Roman" w:cs="Times New Roman"/>
                <w:color w:val="000000" w:themeColor="text1"/>
                <w:sz w:val="22"/>
                <w:szCs w:val="22"/>
              </w:rPr>
            </w:pPr>
          </w:p>
          <w:p w14:paraId="2EE4F261"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58 orang</w:t>
            </w:r>
          </w:p>
          <w:p w14:paraId="2033346E" w14:textId="77777777" w:rsidR="00F45016" w:rsidRPr="006E3F66" w:rsidRDefault="00F45016" w:rsidP="006E3F66">
            <w:pPr>
              <w:rPr>
                <w:rFonts w:ascii="Times New Roman" w:hAnsi="Times New Roman" w:cs="Times New Roman"/>
                <w:color w:val="000000" w:themeColor="text1"/>
                <w:sz w:val="22"/>
                <w:szCs w:val="22"/>
              </w:rPr>
            </w:pPr>
          </w:p>
          <w:p w14:paraId="676F147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2B71BF8D"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45CE4A48" w14:textId="77777777" w:rsidR="00F45016" w:rsidRPr="006E3F66" w:rsidRDefault="00F45016" w:rsidP="000430A7">
            <w:pPr>
              <w:numPr>
                <w:ilvl w:val="0"/>
                <w:numId w:val="40"/>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romosi jabatan, kompetensi dan insentif secara simultan berpengaruh positif dan signifikan terhadap kinerja karyawan PT POS Indonesia (persero) Cabang Surakarta</w:t>
            </w:r>
          </w:p>
          <w:p w14:paraId="16047FA1" w14:textId="77777777" w:rsidR="00F45016" w:rsidRPr="006E3F66" w:rsidRDefault="00F45016" w:rsidP="000430A7">
            <w:pPr>
              <w:numPr>
                <w:ilvl w:val="0"/>
                <w:numId w:val="40"/>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romosi jabatan berpengaruh negatif terhadap kinerja karyawan PT POS Indonesia (persero) Cabang Surakarta</w:t>
            </w:r>
          </w:p>
          <w:p w14:paraId="45A1044D" w14:textId="77777777" w:rsidR="00F45016" w:rsidRPr="006E3F66" w:rsidRDefault="00F45016" w:rsidP="000430A7">
            <w:pPr>
              <w:numPr>
                <w:ilvl w:val="0"/>
                <w:numId w:val="40"/>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ompetensi berpengaruh positif dan signifikan terhadap kinerja karyawan PT POS Indonesia (persero) Cabang Surakarta</w:t>
            </w:r>
          </w:p>
          <w:p w14:paraId="4D2EDC62" w14:textId="77777777" w:rsidR="00F45016" w:rsidRPr="006E3F66" w:rsidRDefault="00F45016" w:rsidP="000430A7">
            <w:pPr>
              <w:numPr>
                <w:ilvl w:val="0"/>
                <w:numId w:val="40"/>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Insentif berpengaruh positif dan signifikan terhadap kinerja karyawan PT POS Indonesia (persero) Cabang Surakarta</w:t>
            </w:r>
          </w:p>
        </w:tc>
      </w:tr>
      <w:tr w:rsidR="00F45016" w:rsidRPr="00B11C25" w14:paraId="7161E728" w14:textId="77777777" w:rsidTr="00F45016">
        <w:trPr>
          <w:trHeight w:val="470"/>
        </w:trPr>
        <w:tc>
          <w:tcPr>
            <w:tcW w:w="562" w:type="dxa"/>
          </w:tcPr>
          <w:p w14:paraId="5FE7CA84"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8</w:t>
            </w:r>
          </w:p>
        </w:tc>
        <w:tc>
          <w:tcPr>
            <w:tcW w:w="2552" w:type="dxa"/>
          </w:tcPr>
          <w:p w14:paraId="5A510F08"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engaruh Stres Kerja, Disiplin Kerja dan Kepuasan Kerja Terhadap Kinerja Karyawan Ekowisata Taman Air Tlatar Boyolali</w:t>
            </w:r>
          </w:p>
          <w:p w14:paraId="72BA8104" w14:textId="77777777" w:rsidR="00F45016" w:rsidRPr="006E3F66" w:rsidRDefault="00F45016" w:rsidP="006E3F66">
            <w:pPr>
              <w:rPr>
                <w:rFonts w:ascii="Times New Roman" w:hAnsi="Times New Roman" w:cs="Times New Roman"/>
                <w:color w:val="000000" w:themeColor="text1"/>
                <w:sz w:val="22"/>
                <w:szCs w:val="22"/>
              </w:rPr>
            </w:pPr>
          </w:p>
          <w:p w14:paraId="77F471DB" w14:textId="0E101FB4"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is study proves the factors that improve employee performance in Tlatar Boyolali Water Park Ecotourism. The factors analyzed in this study are job stress, work discipline, job satisfaction and employee performance. The population in the study were all permanent employees of Tlatar Boyolali Water Park Ecotourism which won 63 people. The sampling technique uses saturated samples in which the entire population is taken as research samples. Data collection through the collection of questionnaires with a Likert scale. Questionnaire testing using the Classicality test consists of tests of normality, multicolliniarity, heterocedasticity, autocorrelation and linearity as well as additional tests of validity and reliability. From this test shows that the data does not occur and the problem can be submitted for regression testing. The statistical method used is multiple linear regression with a significance level of 5%. Based on the results of the hypothesis it can be concluded that work stress and work discipline are significant on employee performance, while job satisfaction has an effect but is not significant","author":[{"dropping-particle":"","family":"Partika","given":"Pupuh Dwi","non-dropping-particle":"","parse-names":false,"suffix":""},{"dropping-particle":"","family":"Ismanto","given":"Bambang","non-dropping-particle":"","parse-names":false,"suffix":""},{"dropping-particle":"","family":"Rina","given":"Lelahester","non-dropping-particle":"","parse-names":false,"suffix":""}],"container-title":"Jurnal Benefita","id":"ITEM-1","issue":"2","issued":{"date-parts":[["2020"]]},"page":"308-323","title":"Pengaruh Stres Kerja, Disiplin Kerja dan Kepuasan Kerja Terhadap Kinerja Karyawan Ekowisata Taman Air Tlatar Boyolali","type":"article-journal","volume":"5"},"uris":["http://www.mendeley.com/documents/?uuid=b211b1db-849d-4f65-97d1-a9897de8bd11","http://www.mendeley.com/documents/?uuid=6f3d5d2b-afd4-4afb-be44-91974c310068"]}],"mendeley":{"formattedCitation":"(Partika, Ismanto, and Rina 2020)","manualFormatting":"(Partika, Ismanto &amp; Rina, 2020)","plainTextFormattedCitation":"(Partika, Ismanto, and Rina 2020)","previouslyFormattedCitation":"(Partika, Ismanto, and Rina 2020)"},"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003D60AB">
              <w:rPr>
                <w:rFonts w:ascii="Times New Roman" w:hAnsi="Times New Roman" w:cs="Times New Roman"/>
                <w:noProof/>
                <w:color w:val="000000" w:themeColor="text1"/>
                <w:sz w:val="22"/>
                <w:szCs w:val="22"/>
              </w:rPr>
              <w:t>(Partika, Ismanto &amp; Rina</w:t>
            </w:r>
            <w:r w:rsidRPr="003004C1">
              <w:rPr>
                <w:rFonts w:ascii="Times New Roman" w:hAnsi="Times New Roman" w:cs="Times New Roman"/>
                <w:noProof/>
                <w:color w:val="000000" w:themeColor="text1"/>
                <w:sz w:val="22"/>
                <w:szCs w:val="22"/>
              </w:rPr>
              <w:t>, 2020)</w:t>
            </w:r>
            <w:r>
              <w:rPr>
                <w:rFonts w:ascii="Times New Roman" w:hAnsi="Times New Roman" w:cs="Times New Roman"/>
                <w:color w:val="000000" w:themeColor="text1"/>
                <w:sz w:val="22"/>
                <w:szCs w:val="22"/>
              </w:rPr>
              <w:fldChar w:fldCharType="end"/>
            </w:r>
          </w:p>
        </w:tc>
        <w:tc>
          <w:tcPr>
            <w:tcW w:w="2268" w:type="dxa"/>
          </w:tcPr>
          <w:p w14:paraId="77C0E50D"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3E2025B9"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725409BD" w14:textId="77777777" w:rsidR="00F45016" w:rsidRPr="006E3F66" w:rsidRDefault="00F45016" w:rsidP="006E3F66">
            <w:pPr>
              <w:rPr>
                <w:rFonts w:ascii="Times New Roman" w:hAnsi="Times New Roman" w:cs="Times New Roman"/>
                <w:color w:val="000000" w:themeColor="text1"/>
                <w:sz w:val="22"/>
                <w:szCs w:val="22"/>
              </w:rPr>
            </w:pPr>
          </w:p>
          <w:p w14:paraId="1D068834"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1EA40623"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sampling jenuh</w:t>
            </w:r>
          </w:p>
          <w:p w14:paraId="158C3EFD" w14:textId="77777777" w:rsidR="00F45016" w:rsidRPr="006E3F66" w:rsidRDefault="00F45016" w:rsidP="006E3F66">
            <w:pPr>
              <w:rPr>
                <w:rFonts w:ascii="Times New Roman" w:hAnsi="Times New Roman" w:cs="Times New Roman"/>
                <w:color w:val="000000" w:themeColor="text1"/>
                <w:sz w:val="22"/>
                <w:szCs w:val="22"/>
              </w:rPr>
            </w:pPr>
          </w:p>
          <w:p w14:paraId="4059345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63 orang</w:t>
            </w:r>
          </w:p>
          <w:p w14:paraId="39390169" w14:textId="77777777" w:rsidR="00F45016" w:rsidRPr="006E3F66" w:rsidRDefault="00F45016" w:rsidP="006E3F66">
            <w:pPr>
              <w:rPr>
                <w:rFonts w:ascii="Times New Roman" w:hAnsi="Times New Roman" w:cs="Times New Roman"/>
                <w:color w:val="000000" w:themeColor="text1"/>
                <w:sz w:val="22"/>
                <w:szCs w:val="22"/>
              </w:rPr>
            </w:pPr>
          </w:p>
          <w:p w14:paraId="5AF7E7E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63 orang</w:t>
            </w:r>
          </w:p>
          <w:p w14:paraId="7388125B" w14:textId="77777777" w:rsidR="00F45016" w:rsidRPr="006E3F66" w:rsidRDefault="00F45016" w:rsidP="006E3F66">
            <w:pPr>
              <w:rPr>
                <w:rFonts w:ascii="Times New Roman" w:hAnsi="Times New Roman" w:cs="Times New Roman"/>
                <w:color w:val="000000" w:themeColor="text1"/>
                <w:sz w:val="22"/>
                <w:szCs w:val="22"/>
              </w:rPr>
            </w:pPr>
          </w:p>
          <w:p w14:paraId="463528EA"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006F7C97"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500B6FB1" w14:textId="77777777" w:rsidR="00F45016" w:rsidRPr="006E3F66" w:rsidRDefault="00F45016" w:rsidP="000430A7">
            <w:pPr>
              <w:numPr>
                <w:ilvl w:val="0"/>
                <w:numId w:val="34"/>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 xml:space="preserve">Stres kerja, disiplin kerja dan kepuasan kerja secara simultan berpengaruh positif dan signifikan terhadap kinerja karyawan Ekowisata Taman Air Tlatar Boyolali </w:t>
            </w:r>
          </w:p>
          <w:p w14:paraId="61C8B40A" w14:textId="77777777" w:rsidR="00F45016" w:rsidRPr="006E3F66" w:rsidRDefault="00F45016" w:rsidP="000430A7">
            <w:pPr>
              <w:numPr>
                <w:ilvl w:val="0"/>
                <w:numId w:val="34"/>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tres kerja berpengaruh positif dan signifikan terhadap kinerja karyawan Ekowisata Taman Air Tlatar Boyolali</w:t>
            </w:r>
          </w:p>
          <w:p w14:paraId="6BAFC7A9" w14:textId="77777777" w:rsidR="00F45016" w:rsidRPr="006E3F66" w:rsidRDefault="00F45016" w:rsidP="000430A7">
            <w:pPr>
              <w:numPr>
                <w:ilvl w:val="0"/>
                <w:numId w:val="34"/>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 xml:space="preserve">Disiplin kerja berpengaruh positif dan signifikan terhadap kinerja </w:t>
            </w:r>
            <w:r w:rsidRPr="006E3F66">
              <w:rPr>
                <w:rFonts w:ascii="Times New Roman" w:hAnsi="Times New Roman" w:cs="Times New Roman"/>
                <w:color w:val="000000" w:themeColor="text1"/>
                <w:sz w:val="22"/>
                <w:szCs w:val="22"/>
              </w:rPr>
              <w:lastRenderedPageBreak/>
              <w:t>karyawan Ekowisata Taman Air Tlatar Boyolali</w:t>
            </w:r>
          </w:p>
          <w:p w14:paraId="518B8B0A" w14:textId="77777777" w:rsidR="00F45016" w:rsidRPr="006E3F66" w:rsidRDefault="00F45016" w:rsidP="000430A7">
            <w:pPr>
              <w:numPr>
                <w:ilvl w:val="0"/>
                <w:numId w:val="34"/>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epuasan kerja berpengaruh positif dan signifikan terhadap kinerja karyawan Ekowisata Taman Air Tlatar Boyolali</w:t>
            </w:r>
          </w:p>
        </w:tc>
      </w:tr>
      <w:tr w:rsidR="00F45016" w:rsidRPr="00B11C25" w14:paraId="3EC8FA51" w14:textId="77777777" w:rsidTr="00F45016">
        <w:trPr>
          <w:trHeight w:val="470"/>
        </w:trPr>
        <w:tc>
          <w:tcPr>
            <w:tcW w:w="562" w:type="dxa"/>
          </w:tcPr>
          <w:p w14:paraId="53EDD248"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lastRenderedPageBreak/>
              <w:t>9</w:t>
            </w:r>
          </w:p>
        </w:tc>
        <w:tc>
          <w:tcPr>
            <w:tcW w:w="2552" w:type="dxa"/>
          </w:tcPr>
          <w:p w14:paraId="65A8EB98" w14:textId="77777777" w:rsidR="006E3F66" w:rsidRDefault="006E3F6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engaruh Komunikasi, Lingkungan Kerja dan Insentif Terhadap Kinerja Karyawan Honda Prospect Motor Pasuruan</w:t>
            </w:r>
          </w:p>
          <w:p w14:paraId="1C632573" w14:textId="77777777" w:rsidR="006E3F66" w:rsidRDefault="006E3F66" w:rsidP="006E3F66">
            <w:pPr>
              <w:rPr>
                <w:rFonts w:ascii="Times New Roman" w:hAnsi="Times New Roman" w:cs="Times New Roman"/>
                <w:color w:val="000000" w:themeColor="text1"/>
                <w:sz w:val="22"/>
                <w:szCs w:val="22"/>
              </w:rPr>
            </w:pPr>
          </w:p>
          <w:p w14:paraId="22A07097" w14:textId="6A5A9914"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ISBN":"0022-3808","abstract":"… 58) Insentif adalah daya perangsang yang diberikan kepada karyawan tertentu berdasarkan prestasi kerjanya agar karyawan terdorong meningkatkan … Anshari, Hairy dkk, 2016, Pengaruh Komunikasi Organisasi dan Budaya Organisasi terhadap Kinerja Pegawai Bagian …","author":[{"dropping-particle":"","family":"Fanani","given":"Akhmad Ilman","non-dropping-particle":"","parse-names":false,"suffix":""},{"dropping-particle":"","family":"Adi","given":"Iwan Purwanto","non-dropping-particle":"","parse-names":false,"suffix":""}],"container-title":"Journal of Economic And Business","id":"ITEM-1","issue":"2","issued":{"date-parts":[["2020"]]},"page":"34-45","title":"Pengaruh Komunikasi, Lingkungan kerja dan insentif terhadap kinerja karyawan Honda prospect Pasuruan","type":"article-journal","volume":"1"},"uris":["http://www.mendeley.com/documents/?uuid=c112a9c4-c1bc-432f-8cf6-e48752572a0e","http://www.mendeley.com/documents/?uuid=9247b456-1ab8-4696-970a-3d4dc847d32f"]}],"mendeley":{"formattedCitation":"(Fanani and Adi 2020)","manualFormatting":"(Fanani dan Adi, 2020)","plainTextFormattedCitation":"(Fanani and Adi 2020)","previouslyFormattedCitation":"(Fanani and Adi 2020)"},"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Pr>
                <w:rFonts w:ascii="Times New Roman" w:hAnsi="Times New Roman" w:cs="Times New Roman"/>
                <w:noProof/>
                <w:color w:val="000000" w:themeColor="text1"/>
                <w:sz w:val="22"/>
                <w:szCs w:val="22"/>
              </w:rPr>
              <w:t>(Fanani dan</w:t>
            </w:r>
            <w:r w:rsidRPr="003004C1">
              <w:rPr>
                <w:rFonts w:ascii="Times New Roman" w:hAnsi="Times New Roman" w:cs="Times New Roman"/>
                <w:noProof/>
                <w:color w:val="000000" w:themeColor="text1"/>
                <w:sz w:val="22"/>
                <w:szCs w:val="22"/>
              </w:rPr>
              <w:t xml:space="preserve"> Adi, 2020)</w:t>
            </w:r>
            <w:r>
              <w:rPr>
                <w:rFonts w:ascii="Times New Roman" w:hAnsi="Times New Roman" w:cs="Times New Roman"/>
                <w:color w:val="000000" w:themeColor="text1"/>
                <w:sz w:val="22"/>
                <w:szCs w:val="22"/>
              </w:rPr>
              <w:fldChar w:fldCharType="end"/>
            </w:r>
          </w:p>
        </w:tc>
        <w:tc>
          <w:tcPr>
            <w:tcW w:w="2268" w:type="dxa"/>
          </w:tcPr>
          <w:p w14:paraId="000C1319"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6A45491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7F113112" w14:textId="77777777" w:rsidR="00F45016" w:rsidRPr="006E3F66" w:rsidRDefault="00F45016" w:rsidP="006E3F66">
            <w:pPr>
              <w:rPr>
                <w:rFonts w:ascii="Times New Roman" w:hAnsi="Times New Roman" w:cs="Times New Roman"/>
                <w:color w:val="000000" w:themeColor="text1"/>
                <w:sz w:val="22"/>
                <w:szCs w:val="22"/>
              </w:rPr>
            </w:pPr>
          </w:p>
          <w:p w14:paraId="51947ED7"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48D2EF52" w14:textId="77777777" w:rsidR="00F45016" w:rsidRPr="006E3F66" w:rsidRDefault="006E3F66" w:rsidP="006E3F66">
            <w:pPr>
              <w:rPr>
                <w:rFonts w:ascii="Times New Roman" w:hAnsi="Times New Roman" w:cs="Times New Roman"/>
                <w:i/>
                <w:color w:val="000000" w:themeColor="text1"/>
                <w:sz w:val="22"/>
                <w:szCs w:val="22"/>
              </w:rPr>
            </w:pPr>
            <w:r>
              <w:rPr>
                <w:rFonts w:ascii="Times New Roman" w:hAnsi="Times New Roman" w:cs="Times New Roman"/>
                <w:i/>
                <w:color w:val="000000" w:themeColor="text1"/>
                <w:sz w:val="22"/>
                <w:szCs w:val="22"/>
              </w:rPr>
              <w:t>sampling jenuh</w:t>
            </w:r>
          </w:p>
          <w:p w14:paraId="5F34083C" w14:textId="77777777" w:rsidR="00F45016" w:rsidRPr="006E3F66" w:rsidRDefault="00F45016" w:rsidP="006E3F66">
            <w:pPr>
              <w:rPr>
                <w:rFonts w:ascii="Times New Roman" w:hAnsi="Times New Roman" w:cs="Times New Roman"/>
                <w:color w:val="000000" w:themeColor="text1"/>
                <w:sz w:val="22"/>
                <w:szCs w:val="22"/>
              </w:rPr>
            </w:pPr>
          </w:p>
          <w:p w14:paraId="6A2CD1C4" w14:textId="77777777" w:rsidR="00F45016" w:rsidRPr="006E3F66" w:rsidRDefault="006E3F66"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Populasi: 20</w:t>
            </w:r>
            <w:r w:rsidR="00F45016" w:rsidRPr="006E3F66">
              <w:rPr>
                <w:rFonts w:ascii="Times New Roman" w:hAnsi="Times New Roman" w:cs="Times New Roman"/>
                <w:color w:val="000000" w:themeColor="text1"/>
                <w:sz w:val="22"/>
                <w:szCs w:val="22"/>
              </w:rPr>
              <w:t xml:space="preserve"> orang</w:t>
            </w:r>
          </w:p>
          <w:p w14:paraId="54784297" w14:textId="77777777" w:rsidR="00F45016" w:rsidRPr="006E3F66" w:rsidRDefault="00F45016" w:rsidP="006E3F66">
            <w:pPr>
              <w:rPr>
                <w:rFonts w:ascii="Times New Roman" w:hAnsi="Times New Roman" w:cs="Times New Roman"/>
                <w:color w:val="000000" w:themeColor="text1"/>
                <w:sz w:val="22"/>
                <w:szCs w:val="22"/>
              </w:rPr>
            </w:pPr>
          </w:p>
          <w:p w14:paraId="249F7466" w14:textId="77777777" w:rsidR="00F45016" w:rsidRPr="006E3F66" w:rsidRDefault="006E3F66"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Sampel: 20</w:t>
            </w:r>
            <w:r w:rsidR="00F45016" w:rsidRPr="006E3F66">
              <w:rPr>
                <w:rFonts w:ascii="Times New Roman" w:hAnsi="Times New Roman" w:cs="Times New Roman"/>
                <w:color w:val="000000" w:themeColor="text1"/>
                <w:sz w:val="22"/>
                <w:szCs w:val="22"/>
              </w:rPr>
              <w:t xml:space="preserve"> orang</w:t>
            </w:r>
          </w:p>
          <w:p w14:paraId="144122DB" w14:textId="77777777" w:rsidR="00F45016" w:rsidRPr="006E3F66" w:rsidRDefault="00F45016" w:rsidP="006E3F66">
            <w:pPr>
              <w:rPr>
                <w:rFonts w:ascii="Times New Roman" w:hAnsi="Times New Roman" w:cs="Times New Roman"/>
                <w:color w:val="000000" w:themeColor="text1"/>
                <w:sz w:val="22"/>
                <w:szCs w:val="22"/>
              </w:rPr>
            </w:pPr>
          </w:p>
          <w:p w14:paraId="21E2EF1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19FA524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3332D48B" w14:textId="77777777" w:rsidR="00F45016" w:rsidRPr="009F0FA8" w:rsidRDefault="009F0FA8" w:rsidP="000430A7">
            <w:pPr>
              <w:numPr>
                <w:ilvl w:val="0"/>
                <w:numId w:val="33"/>
              </w:numPr>
              <w:ind w:left="312" w:hanging="357"/>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Komunikasi berpengaruh positif dan signifikan terhadap kinerja karyawan Honda Prospect Motor Pasuruan</w:t>
            </w:r>
          </w:p>
          <w:p w14:paraId="4010AA2B" w14:textId="77777777" w:rsidR="009F0FA8" w:rsidRPr="006E3F66" w:rsidRDefault="009F0FA8" w:rsidP="000430A7">
            <w:pPr>
              <w:numPr>
                <w:ilvl w:val="0"/>
                <w:numId w:val="33"/>
              </w:numPr>
              <w:ind w:left="312" w:hanging="357"/>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Lingkungan kerja berpengaruh positif dan signifikan terhadap kinerja karyawan Honda Prospect Motor Pasuruan</w:t>
            </w:r>
            <w:r w:rsidRPr="006E3F66">
              <w:rPr>
                <w:rFonts w:ascii="Times New Roman" w:hAnsi="Times New Roman" w:cs="Times New Roman"/>
                <w:color w:val="000000" w:themeColor="text1"/>
                <w:sz w:val="22"/>
                <w:szCs w:val="22"/>
              </w:rPr>
              <w:t xml:space="preserve"> </w:t>
            </w:r>
          </w:p>
          <w:p w14:paraId="5A5D0D02" w14:textId="77777777" w:rsidR="00F45016" w:rsidRPr="009F0FA8" w:rsidRDefault="009F0FA8" w:rsidP="000430A7">
            <w:pPr>
              <w:numPr>
                <w:ilvl w:val="0"/>
                <w:numId w:val="33"/>
              </w:numPr>
              <w:ind w:left="312" w:hanging="357"/>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rPr>
              <w:t>Insentif berpengaruh positif dan signifikan terhadap kinerja karyawan Honda Prospect Motor Pasuruan</w:t>
            </w:r>
          </w:p>
        </w:tc>
      </w:tr>
      <w:tr w:rsidR="00F45016" w:rsidRPr="00B11C25" w14:paraId="0D381B94" w14:textId="77777777" w:rsidTr="00F45016">
        <w:trPr>
          <w:trHeight w:val="470"/>
        </w:trPr>
        <w:tc>
          <w:tcPr>
            <w:tcW w:w="562" w:type="dxa"/>
          </w:tcPr>
          <w:p w14:paraId="3F37C12E"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10</w:t>
            </w:r>
          </w:p>
        </w:tc>
        <w:tc>
          <w:tcPr>
            <w:tcW w:w="2552" w:type="dxa"/>
          </w:tcPr>
          <w:p w14:paraId="58FACDB0"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 xml:space="preserve">Pengaruh Lingkungan Kerja, Motivasi kerja dan Stres Kerja Terhadap kinerja Pegawai </w:t>
            </w:r>
          </w:p>
          <w:p w14:paraId="28B1B9D2" w14:textId="77777777" w:rsidR="00F45016" w:rsidRPr="006E3F66" w:rsidRDefault="00F45016" w:rsidP="006E3F66">
            <w:pPr>
              <w:rPr>
                <w:rFonts w:ascii="Times New Roman" w:hAnsi="Times New Roman" w:cs="Times New Roman"/>
                <w:color w:val="000000" w:themeColor="text1"/>
                <w:sz w:val="22"/>
                <w:szCs w:val="22"/>
              </w:rPr>
            </w:pPr>
          </w:p>
          <w:p w14:paraId="453281CF" w14:textId="56455AC1"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e purpose of this study is To describe the variables Work Environment, Motivation, Job Stress and Employee Performance. The population in this study amounted to 56 people. To collect the data the researcher used questionnaires. For descriptive and regresion analysis SPSS version 20 were applied. Based on the result of research indicate that 1). Work environment does not significantly affect employee performance, because the work environment culture is well established 2). Motivation of work affect the performance of employees, the better the motivation the better the performance of employees, 3). Job stress affects the performance of employees, the more stress increases the more increases the performance of employees, 4). Motivation is a variable that has a dominant influence on employee performance, so the motivation must be considered well by the leader.","author":[{"dropping-particle":"","family":"Prabowo","given":"Lindu","non-dropping-particle":"","parse-names":false,"suffix":""},{"dropping-particle":"","family":"Sanusi","given":"Anwar","non-dropping-particle":"","parse-names":false,"suffix":""},{"dropping-particle":"","family":"Sumarsono","given":"Tanto","non-dropping-particle":"","parse-names":false,"suffix":""}],"container-title":"Jurnal Penelitian Ilmu Ekonomi","id":"ITEM-1","issue":"1","issued":{"date-parts":[["2018"]]},"page":"24-31","title":"Pengaruh Lingkungan Kerja, Motivasi Kerja Dan Stres Kerja Terhadap Kinerja Pegawai","type":"article-journal","volume":"8"},"uris":["http://www.mendeley.com/documents/?uuid=bba1a1a0-ac17-4c73-8718-4ac5216c946b","http://www.mendeley.com/documents/?uuid=5924c6a7-034c-4a42-97cc-3b6f82096abd"]}],"mendeley":{"formattedCitation":"(Prabowo, Sanusi, and Sumarsono 2018)","manualFormatting":"(Prabowo, Sanusi &amp; Sumarsono, 2018)","plainTextFormattedCitation":"(Prabowo, Sanusi, and Sumarsono 2018)","previouslyFormattedCitation":"(Prabowo, Sanusi, and Sumarsono 2018)"},"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3004C1">
              <w:rPr>
                <w:rFonts w:ascii="Times New Roman" w:hAnsi="Times New Roman" w:cs="Times New Roman"/>
                <w:noProof/>
                <w:color w:val="000000" w:themeColor="text1"/>
                <w:sz w:val="22"/>
                <w:szCs w:val="22"/>
              </w:rPr>
              <w:t>(Prabowo</w:t>
            </w:r>
            <w:r w:rsidR="003D60AB">
              <w:rPr>
                <w:rFonts w:ascii="Times New Roman" w:hAnsi="Times New Roman" w:cs="Times New Roman"/>
                <w:noProof/>
                <w:color w:val="000000" w:themeColor="text1"/>
                <w:sz w:val="22"/>
                <w:szCs w:val="22"/>
              </w:rPr>
              <w:t>, Sanusi &amp; Sumarsono</w:t>
            </w:r>
            <w:r w:rsidRPr="003004C1">
              <w:rPr>
                <w:rFonts w:ascii="Times New Roman" w:hAnsi="Times New Roman" w:cs="Times New Roman"/>
                <w:noProof/>
                <w:color w:val="000000" w:themeColor="text1"/>
                <w:sz w:val="22"/>
                <w:szCs w:val="22"/>
              </w:rPr>
              <w:t>, 2018)</w:t>
            </w:r>
            <w:r>
              <w:rPr>
                <w:rFonts w:ascii="Times New Roman" w:hAnsi="Times New Roman" w:cs="Times New Roman"/>
                <w:color w:val="000000" w:themeColor="text1"/>
                <w:sz w:val="22"/>
                <w:szCs w:val="22"/>
              </w:rPr>
              <w:fldChar w:fldCharType="end"/>
            </w:r>
          </w:p>
        </w:tc>
        <w:tc>
          <w:tcPr>
            <w:tcW w:w="2268" w:type="dxa"/>
          </w:tcPr>
          <w:p w14:paraId="3DAAB7D8"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595BA48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2BC468DA" w14:textId="77777777" w:rsidR="00F45016" w:rsidRPr="006E3F66" w:rsidRDefault="00F45016" w:rsidP="006E3F66">
            <w:pPr>
              <w:rPr>
                <w:rFonts w:ascii="Times New Roman" w:hAnsi="Times New Roman" w:cs="Times New Roman"/>
                <w:color w:val="000000" w:themeColor="text1"/>
                <w:sz w:val="22"/>
                <w:szCs w:val="22"/>
              </w:rPr>
            </w:pPr>
          </w:p>
          <w:p w14:paraId="28F72C71"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2D70BC33"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sampling jenuh</w:t>
            </w:r>
          </w:p>
          <w:p w14:paraId="58F0BF80" w14:textId="77777777" w:rsidR="00F45016" w:rsidRPr="006E3F66" w:rsidRDefault="00F45016" w:rsidP="006E3F66">
            <w:pPr>
              <w:rPr>
                <w:rFonts w:ascii="Times New Roman" w:hAnsi="Times New Roman" w:cs="Times New Roman"/>
                <w:color w:val="000000" w:themeColor="text1"/>
                <w:sz w:val="22"/>
                <w:szCs w:val="22"/>
              </w:rPr>
            </w:pPr>
          </w:p>
          <w:p w14:paraId="26EF7C93"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56 orang</w:t>
            </w:r>
          </w:p>
          <w:p w14:paraId="4C8ADC88" w14:textId="77777777" w:rsidR="00F45016" w:rsidRPr="006E3F66" w:rsidRDefault="00F45016" w:rsidP="006E3F66">
            <w:pPr>
              <w:rPr>
                <w:rFonts w:ascii="Times New Roman" w:hAnsi="Times New Roman" w:cs="Times New Roman"/>
                <w:color w:val="000000" w:themeColor="text1"/>
                <w:sz w:val="22"/>
                <w:szCs w:val="22"/>
              </w:rPr>
            </w:pPr>
          </w:p>
          <w:p w14:paraId="063B320A"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56 orang</w:t>
            </w:r>
          </w:p>
          <w:p w14:paraId="27FB5AF0" w14:textId="77777777" w:rsidR="00F45016" w:rsidRPr="006E3F66" w:rsidRDefault="00F45016" w:rsidP="006E3F66">
            <w:pPr>
              <w:rPr>
                <w:rFonts w:ascii="Times New Roman" w:hAnsi="Times New Roman" w:cs="Times New Roman"/>
                <w:color w:val="000000" w:themeColor="text1"/>
                <w:sz w:val="22"/>
                <w:szCs w:val="22"/>
              </w:rPr>
            </w:pPr>
          </w:p>
          <w:p w14:paraId="70DC7097"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53D85507"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2D42D745" w14:textId="77777777" w:rsidR="00F45016" w:rsidRPr="006E3F66" w:rsidRDefault="00F45016" w:rsidP="000430A7">
            <w:pPr>
              <w:numPr>
                <w:ilvl w:val="0"/>
                <w:numId w:val="35"/>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Lingkungan Kerja berpengaruh negatif dan tidak signifikan terhadap kinerja pegawai</w:t>
            </w:r>
          </w:p>
          <w:p w14:paraId="784930DA" w14:textId="77777777" w:rsidR="00F45016" w:rsidRPr="006E3F66" w:rsidRDefault="00F45016" w:rsidP="000430A7">
            <w:pPr>
              <w:numPr>
                <w:ilvl w:val="0"/>
                <w:numId w:val="35"/>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Motivasi Kerja berpengaruh positif dan signifikan terhadap kinerja pegawai</w:t>
            </w:r>
          </w:p>
          <w:p w14:paraId="2AE423A4" w14:textId="77777777" w:rsidR="00F45016" w:rsidRPr="006E3F66" w:rsidRDefault="00F45016" w:rsidP="000430A7">
            <w:pPr>
              <w:numPr>
                <w:ilvl w:val="0"/>
                <w:numId w:val="35"/>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tres Kerja berpengaruh positif dan signifikan terhadap kinerja pegawai</w:t>
            </w:r>
          </w:p>
        </w:tc>
      </w:tr>
      <w:tr w:rsidR="00F45016" w:rsidRPr="00B11C25" w14:paraId="7B11C393" w14:textId="77777777" w:rsidTr="00F45016">
        <w:trPr>
          <w:trHeight w:val="470"/>
        </w:trPr>
        <w:tc>
          <w:tcPr>
            <w:tcW w:w="562" w:type="dxa"/>
          </w:tcPr>
          <w:p w14:paraId="3C86BDCE"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11</w:t>
            </w:r>
          </w:p>
        </w:tc>
        <w:tc>
          <w:tcPr>
            <w:tcW w:w="2552" w:type="dxa"/>
          </w:tcPr>
          <w:p w14:paraId="182C54CA"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 xml:space="preserve">Impact of Incentives and Work Motivation on Employee Performance in Technical Service Unit Regional Income </w:t>
            </w:r>
            <w:r w:rsidRPr="006E3F66">
              <w:rPr>
                <w:rFonts w:ascii="Times New Roman" w:hAnsi="Times New Roman" w:cs="Times New Roman"/>
                <w:i/>
                <w:color w:val="000000" w:themeColor="text1"/>
                <w:sz w:val="22"/>
                <w:szCs w:val="22"/>
              </w:rPr>
              <w:lastRenderedPageBreak/>
              <w:t>Management Bandar Jaya Region IV</w:t>
            </w:r>
          </w:p>
          <w:p w14:paraId="77BD91C3" w14:textId="77777777" w:rsidR="00F45016" w:rsidRPr="006E3F66" w:rsidRDefault="00F45016" w:rsidP="006E3F66">
            <w:pPr>
              <w:rPr>
                <w:rFonts w:ascii="Times New Roman" w:hAnsi="Times New Roman" w:cs="Times New Roman"/>
                <w:i/>
                <w:color w:val="000000" w:themeColor="text1"/>
                <w:sz w:val="22"/>
                <w:szCs w:val="22"/>
              </w:rPr>
            </w:pPr>
          </w:p>
          <w:p w14:paraId="3E8DD183" w14:textId="1975BB75" w:rsidR="00F45016" w:rsidRPr="006E3F66" w:rsidRDefault="003004C1" w:rsidP="00797D94">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is study aims to determine the effect of incentives and work motivation on performance. The Hypothesis in this study is that incentives and work motivation are either partially or simultaneously on performance. The sample used in this study amounted to 36 employees. Data collection techniques include observation, documentation, and questionnaires. The data analysis method used a quantitative approach with the help of SPSS version 21.0 statistical tools, including the calculation of the validity test, reliability test, regression test, t-test, F test, and coefficient of determination test. The results of testing the Hypothesis of the effect of incentives on performance partially show that incentives positively affect performance with a contribution of 50.6%. The implication that can be conveyed is that the policy of providing incentives at the Regional Technical Service Unit for Regional Revenue Management Region IV Bandar Jaya needs to be reviewed because so far it has not fulfilled the element of justice; giving awards to employees such as the coronation of \"achievement employees\" which is held every certain period; it is necessary to apply a “Reward and Punishment” system.","author":[{"dropping-particle":"","family":"Josiah","given":"Trisnowati","non-dropping-particle":"","parse-names":false,"suffix":""}],"container-title":"International Journal of Social Sciences and Developmen","id":"ITEM-1","issue":"1","issued":{"date-parts":[["2021"]]},"page":"25-35","title":"Impact of Incentives and Work Motivation on Employee Performance in Technical Service Unit Regional Income Management Bandar Jaya Region IV","type":"article-journal","volume":"5"},"uris":["http://www.mendeley.com/documents/?uuid=d9aa3a6f-7feb-4214-ae7d-73ca95249e8a","http://www.mendeley.com/documents/?uuid=7c8edb6f-488f-4890-b3fb-147af04b39ed"]}],"mendeley":{"formattedCitation":"(Josiah 2021)","plainTextFormattedCitation":"(Josiah 2021)","previouslyFormattedCitation":"(Josiah 2021)"},"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00797D94" w:rsidRPr="00797D94">
              <w:rPr>
                <w:rFonts w:ascii="Times New Roman" w:hAnsi="Times New Roman" w:cs="Times New Roman"/>
                <w:noProof/>
                <w:color w:val="000000" w:themeColor="text1"/>
                <w:sz w:val="22"/>
                <w:szCs w:val="22"/>
              </w:rPr>
              <w:t>(Josiah 2021)</w:t>
            </w:r>
            <w:r>
              <w:rPr>
                <w:rFonts w:ascii="Times New Roman" w:hAnsi="Times New Roman" w:cs="Times New Roman"/>
                <w:color w:val="000000" w:themeColor="text1"/>
                <w:sz w:val="22"/>
                <w:szCs w:val="22"/>
              </w:rPr>
              <w:fldChar w:fldCharType="end"/>
            </w:r>
          </w:p>
        </w:tc>
        <w:tc>
          <w:tcPr>
            <w:tcW w:w="2268" w:type="dxa"/>
          </w:tcPr>
          <w:p w14:paraId="61AB692D"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lastRenderedPageBreak/>
              <w:t>Jenis penelitian:</w:t>
            </w:r>
          </w:p>
          <w:p w14:paraId="07EED458"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7054E425" w14:textId="77777777" w:rsidR="00F45016" w:rsidRPr="006E3F66" w:rsidRDefault="00F45016" w:rsidP="006E3F66">
            <w:pPr>
              <w:rPr>
                <w:rFonts w:ascii="Times New Roman" w:hAnsi="Times New Roman" w:cs="Times New Roman"/>
                <w:color w:val="000000" w:themeColor="text1"/>
                <w:sz w:val="22"/>
                <w:szCs w:val="22"/>
              </w:rPr>
            </w:pPr>
          </w:p>
          <w:p w14:paraId="03C157C8"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2B513C58"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sampling jenuh</w:t>
            </w:r>
          </w:p>
          <w:p w14:paraId="6684C7A5" w14:textId="77777777" w:rsidR="00F45016" w:rsidRPr="006E3F66" w:rsidRDefault="00F45016" w:rsidP="006E3F66">
            <w:pPr>
              <w:rPr>
                <w:rFonts w:ascii="Times New Roman" w:hAnsi="Times New Roman" w:cs="Times New Roman"/>
                <w:color w:val="000000" w:themeColor="text1"/>
                <w:sz w:val="22"/>
                <w:szCs w:val="22"/>
              </w:rPr>
            </w:pPr>
          </w:p>
          <w:p w14:paraId="0EEBF051"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40 orang</w:t>
            </w:r>
          </w:p>
          <w:p w14:paraId="0C6F1212" w14:textId="77777777" w:rsidR="00F45016" w:rsidRPr="006E3F66" w:rsidRDefault="00F45016" w:rsidP="006E3F66">
            <w:pPr>
              <w:rPr>
                <w:rFonts w:ascii="Times New Roman" w:hAnsi="Times New Roman" w:cs="Times New Roman"/>
                <w:color w:val="000000" w:themeColor="text1"/>
                <w:sz w:val="22"/>
                <w:szCs w:val="22"/>
              </w:rPr>
            </w:pPr>
          </w:p>
          <w:p w14:paraId="1C14EA53"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40 orang</w:t>
            </w:r>
          </w:p>
          <w:p w14:paraId="696E24F4" w14:textId="77777777" w:rsidR="00F45016" w:rsidRPr="006E3F66" w:rsidRDefault="00F45016" w:rsidP="006E3F66">
            <w:pPr>
              <w:rPr>
                <w:rFonts w:ascii="Times New Roman" w:hAnsi="Times New Roman" w:cs="Times New Roman"/>
                <w:color w:val="000000" w:themeColor="text1"/>
                <w:sz w:val="22"/>
                <w:szCs w:val="22"/>
              </w:rPr>
            </w:pPr>
          </w:p>
          <w:p w14:paraId="418C8453"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46BD3C4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64BDEDEB" w14:textId="77777777" w:rsidR="00F45016" w:rsidRPr="00A6657B" w:rsidRDefault="00F45016" w:rsidP="000430A7">
            <w:pPr>
              <w:numPr>
                <w:ilvl w:val="0"/>
                <w:numId w:val="36"/>
              </w:numPr>
              <w:ind w:left="312" w:hanging="357"/>
              <w:rPr>
                <w:rFonts w:ascii="Times New Roman" w:hAnsi="Times New Roman" w:cs="Times New Roman"/>
                <w:color w:val="000000" w:themeColor="text1"/>
                <w:spacing w:val="-4"/>
                <w:sz w:val="22"/>
                <w:szCs w:val="22"/>
              </w:rPr>
            </w:pPr>
            <w:r w:rsidRPr="00A6657B">
              <w:rPr>
                <w:rFonts w:ascii="Times New Roman" w:hAnsi="Times New Roman" w:cs="Times New Roman"/>
                <w:color w:val="000000" w:themeColor="text1"/>
                <w:spacing w:val="-4"/>
                <w:sz w:val="22"/>
                <w:szCs w:val="22"/>
              </w:rPr>
              <w:lastRenderedPageBreak/>
              <w:t xml:space="preserve">Insentif dan motivasi kerja secara simultan berpengaruh positif dan signifikan terhadap kinerja pegawai pada </w:t>
            </w:r>
            <w:r w:rsidRPr="00A6657B">
              <w:rPr>
                <w:rFonts w:ascii="Times New Roman" w:hAnsi="Times New Roman" w:cs="Times New Roman"/>
                <w:color w:val="000000" w:themeColor="text1"/>
                <w:spacing w:val="-4"/>
                <w:sz w:val="22"/>
                <w:szCs w:val="22"/>
              </w:rPr>
              <w:lastRenderedPageBreak/>
              <w:t>Unit Pelayanan Teknis Pengelolaan Pendapatan Daerah Bandar Jaya Wilayah IV</w:t>
            </w:r>
          </w:p>
          <w:p w14:paraId="655D3BD1" w14:textId="77777777" w:rsidR="00F45016" w:rsidRPr="006E3F66" w:rsidRDefault="00F45016" w:rsidP="000430A7">
            <w:pPr>
              <w:numPr>
                <w:ilvl w:val="0"/>
                <w:numId w:val="36"/>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Insentif berpengaruh positif dan signifikan terhadap kinerja pegawai pada Unit Pelayanan Teknis Pengelolaan Pendapatan Daerah Bandar Jaya Wilayah IV</w:t>
            </w:r>
          </w:p>
          <w:p w14:paraId="44CCACE6" w14:textId="77777777" w:rsidR="00F45016" w:rsidRPr="006E3F66" w:rsidRDefault="00F45016" w:rsidP="000430A7">
            <w:pPr>
              <w:numPr>
                <w:ilvl w:val="0"/>
                <w:numId w:val="36"/>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Motivasi kerja berpengaruh positif dan signifikan terhadap kinerja pegawai pada Unit Pelayanan Teknis Pengelolaan Pendapatan Daerah Bandar Jaya Wilayah IV</w:t>
            </w:r>
          </w:p>
        </w:tc>
      </w:tr>
      <w:tr w:rsidR="00F45016" w:rsidRPr="00B11C25" w14:paraId="2AB8993B" w14:textId="77777777" w:rsidTr="00F45016">
        <w:trPr>
          <w:trHeight w:val="470"/>
        </w:trPr>
        <w:tc>
          <w:tcPr>
            <w:tcW w:w="562" w:type="dxa"/>
          </w:tcPr>
          <w:p w14:paraId="7388DE4D"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lastRenderedPageBreak/>
              <w:t>12</w:t>
            </w:r>
          </w:p>
        </w:tc>
        <w:tc>
          <w:tcPr>
            <w:tcW w:w="2552" w:type="dxa"/>
          </w:tcPr>
          <w:p w14:paraId="64C53292"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Influence of Leadership, Motivation, Salary and Incentive Toward Employee Performance PT Cement Puger Jaya Raya Sentosa</w:t>
            </w:r>
          </w:p>
          <w:p w14:paraId="7C31FBF4" w14:textId="77777777" w:rsidR="00F45016" w:rsidRPr="006E3F66" w:rsidRDefault="00F45016" w:rsidP="006E3F66">
            <w:pPr>
              <w:rPr>
                <w:rFonts w:ascii="Times New Roman" w:hAnsi="Times New Roman" w:cs="Times New Roman"/>
                <w:i/>
                <w:color w:val="000000" w:themeColor="text1"/>
                <w:sz w:val="22"/>
                <w:szCs w:val="22"/>
              </w:rPr>
            </w:pPr>
          </w:p>
          <w:p w14:paraId="249BB594" w14:textId="6EF81B26"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ISBN":"9781119130536","abstract":"This study aims to determine the effect of leadership style, motivation, salary, and incentives on the performance of employees of PT. Cement Puger Jaya Raya Sentosa. The population in this study were 238 employees. The total sample of 110 respondents was selected based on proportional sampling. The data analysis method in this study uses multiple linear regression analysis. The results showed that the leadership style variable had a significant effect on employee performance motivational variables have no significant effect on employee performance; Employee salary variable significantly influences employee performance; Motivational variables significantly influence employee performance at PT.Cement Puger Jaya Raya Sentosa. While the incentive variable has a significant negative effect on employee performance at PT.Cement Puger Jaya Raya Sentosa.","author":[{"dropping-particle":"","family":"Zahro","given":"Fatim Matus","non-dropping-particle":"","parse-names":false,"suffix":""},{"dropping-particle":"","family":"HP","given":"Agustin","non-dropping-particle":"","parse-names":false,"suffix":""},{"dropping-particle":"","family":"Amin","given":"Saiful","non-dropping-particle":"","parse-names":false,"suffix":""}],"container-title":"Journal of Management and Business Application","id":"ITEM-1","issue":"1","issued":{"date-parts":[["2020"]]},"page":"292-301","title":"Influence of Leadership, Motivation, Salary and Incentive Toward Employee Performance PT Cement Puger Jaya Raya Sentosa","type":"article-journal","volume":"3"},"uris":["http://www.mendeley.com/documents/?uuid=abd5f2ec-0966-44da-92e4-8e345095b48d","http://www.mendeley.com/documents/?uuid=2f028709-609b-4e31-8581-8aa6e1cefa5e"]}],"mendeley":{"formattedCitation":"(Zahro, HP, and Amin 2020)","manualFormatting":"(Zahro, HP &amp; Amin 2020)","plainTextFormattedCitation":"(Zahro, HP, and Amin 2020)","previouslyFormattedCitation":"(Zahro, HP, and Amin 2020)"},"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3004C1">
              <w:rPr>
                <w:rFonts w:ascii="Times New Roman" w:hAnsi="Times New Roman" w:cs="Times New Roman"/>
                <w:noProof/>
                <w:color w:val="000000" w:themeColor="text1"/>
                <w:sz w:val="22"/>
                <w:szCs w:val="22"/>
              </w:rPr>
              <w:t>(Zahro</w:t>
            </w:r>
            <w:r w:rsidR="003D60AB">
              <w:rPr>
                <w:rFonts w:ascii="Times New Roman" w:hAnsi="Times New Roman" w:cs="Times New Roman"/>
                <w:noProof/>
                <w:color w:val="000000" w:themeColor="text1"/>
                <w:sz w:val="22"/>
                <w:szCs w:val="22"/>
              </w:rPr>
              <w:t>, HP &amp; Amin 2020</w:t>
            </w:r>
            <w:r w:rsidRPr="003004C1">
              <w:rPr>
                <w:rFonts w:ascii="Times New Roman" w:hAnsi="Times New Roman" w:cs="Times New Roman"/>
                <w:noProof/>
                <w:color w:val="000000" w:themeColor="text1"/>
                <w:sz w:val="22"/>
                <w:szCs w:val="22"/>
              </w:rPr>
              <w:t>)</w:t>
            </w:r>
            <w:r>
              <w:rPr>
                <w:rFonts w:ascii="Times New Roman" w:hAnsi="Times New Roman" w:cs="Times New Roman"/>
                <w:color w:val="000000" w:themeColor="text1"/>
                <w:sz w:val="22"/>
                <w:szCs w:val="22"/>
              </w:rPr>
              <w:fldChar w:fldCharType="end"/>
            </w:r>
          </w:p>
        </w:tc>
        <w:tc>
          <w:tcPr>
            <w:tcW w:w="2268" w:type="dxa"/>
          </w:tcPr>
          <w:p w14:paraId="0491C503"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673FBA30"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12D6A2D3" w14:textId="77777777" w:rsidR="00F45016" w:rsidRPr="006E3F66" w:rsidRDefault="00F45016" w:rsidP="006E3F66">
            <w:pPr>
              <w:rPr>
                <w:rFonts w:ascii="Times New Roman" w:hAnsi="Times New Roman" w:cs="Times New Roman"/>
                <w:color w:val="000000" w:themeColor="text1"/>
                <w:sz w:val="22"/>
                <w:szCs w:val="22"/>
              </w:rPr>
            </w:pPr>
          </w:p>
          <w:p w14:paraId="4F3134E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2DC71088"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eastAsia="Times New Roman" w:hAnsi="Times New Roman" w:cs="Times New Roman"/>
                <w:i/>
                <w:iCs/>
                <w:color w:val="000000" w:themeColor="text1"/>
                <w:sz w:val="22"/>
                <w:szCs w:val="22"/>
              </w:rPr>
              <w:t>purposive sampling</w:t>
            </w:r>
          </w:p>
          <w:p w14:paraId="48D1F4FE" w14:textId="77777777" w:rsidR="00F45016" w:rsidRPr="006E3F66" w:rsidRDefault="00F45016" w:rsidP="006E3F66">
            <w:pPr>
              <w:rPr>
                <w:rFonts w:ascii="Times New Roman" w:hAnsi="Times New Roman" w:cs="Times New Roman"/>
                <w:color w:val="000000" w:themeColor="text1"/>
                <w:sz w:val="22"/>
                <w:szCs w:val="22"/>
              </w:rPr>
            </w:pPr>
          </w:p>
          <w:p w14:paraId="39B087F8"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238 orang</w:t>
            </w:r>
          </w:p>
          <w:p w14:paraId="445D0AD0" w14:textId="77777777" w:rsidR="00F45016" w:rsidRPr="006E3F66" w:rsidRDefault="00F45016" w:rsidP="006E3F66">
            <w:pPr>
              <w:rPr>
                <w:rFonts w:ascii="Times New Roman" w:hAnsi="Times New Roman" w:cs="Times New Roman"/>
                <w:color w:val="000000" w:themeColor="text1"/>
                <w:sz w:val="22"/>
                <w:szCs w:val="22"/>
              </w:rPr>
            </w:pPr>
          </w:p>
          <w:p w14:paraId="40749F9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110 orang</w:t>
            </w:r>
          </w:p>
          <w:p w14:paraId="551BF98A" w14:textId="77777777" w:rsidR="00F45016" w:rsidRPr="006E3F66" w:rsidRDefault="00F45016" w:rsidP="006E3F66">
            <w:pPr>
              <w:rPr>
                <w:rFonts w:ascii="Times New Roman" w:hAnsi="Times New Roman" w:cs="Times New Roman"/>
                <w:color w:val="000000" w:themeColor="text1"/>
                <w:sz w:val="22"/>
                <w:szCs w:val="22"/>
              </w:rPr>
            </w:pPr>
          </w:p>
          <w:p w14:paraId="2D41031E"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32216386"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45F3EC69" w14:textId="77777777" w:rsidR="00F45016" w:rsidRPr="006E3F66" w:rsidRDefault="00F45016" w:rsidP="000430A7">
            <w:pPr>
              <w:numPr>
                <w:ilvl w:val="0"/>
                <w:numId w:val="37"/>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epemimpinan berpengaruh positif dan signifikan terhadap kinerja karyawan PT Semen Puger Jaya Raya Sentosa</w:t>
            </w:r>
          </w:p>
          <w:p w14:paraId="39C16517" w14:textId="77777777" w:rsidR="00F45016" w:rsidRPr="006E3F66" w:rsidRDefault="00F45016" w:rsidP="000430A7">
            <w:pPr>
              <w:numPr>
                <w:ilvl w:val="0"/>
                <w:numId w:val="37"/>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Motivasi berpengaruh negatif dan tidak signifikan terhadap kinerja karyawan PT Semen Puger Jaya Raya Sentosa</w:t>
            </w:r>
          </w:p>
          <w:p w14:paraId="4B50013E" w14:textId="77777777" w:rsidR="00F45016" w:rsidRPr="006E3F66" w:rsidRDefault="00F45016" w:rsidP="000430A7">
            <w:pPr>
              <w:numPr>
                <w:ilvl w:val="0"/>
                <w:numId w:val="37"/>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Gaji berpengaruh positif dan signifikan terhadap kinerja karyawan PT Semen Puger Jaya Raya Sentosa</w:t>
            </w:r>
          </w:p>
          <w:p w14:paraId="574C71DA" w14:textId="77777777" w:rsidR="00F45016" w:rsidRPr="006E3F66" w:rsidRDefault="00F45016" w:rsidP="000430A7">
            <w:pPr>
              <w:numPr>
                <w:ilvl w:val="0"/>
                <w:numId w:val="37"/>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Insentif berpengaruh negatif dan signifikan terhadap kinerja karyawan PT Semen Puger Jaya Raya Sentosa</w:t>
            </w:r>
          </w:p>
        </w:tc>
      </w:tr>
      <w:tr w:rsidR="00F45016" w:rsidRPr="00B11C25" w14:paraId="4409E872" w14:textId="77777777" w:rsidTr="00F45016">
        <w:trPr>
          <w:trHeight w:val="470"/>
        </w:trPr>
        <w:tc>
          <w:tcPr>
            <w:tcW w:w="562" w:type="dxa"/>
          </w:tcPr>
          <w:p w14:paraId="06DB2888"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lastRenderedPageBreak/>
              <w:t>13</w:t>
            </w:r>
          </w:p>
        </w:tc>
        <w:tc>
          <w:tcPr>
            <w:tcW w:w="2552" w:type="dxa"/>
          </w:tcPr>
          <w:p w14:paraId="20AE9072"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The Effect of Organization Culture, Promotion and Selection on Employee Performance at PT Amorindo Mitra Sentosa</w:t>
            </w:r>
          </w:p>
          <w:p w14:paraId="63E8313D" w14:textId="77777777" w:rsidR="00F45016" w:rsidRPr="006E3F66" w:rsidRDefault="00F45016" w:rsidP="006E3F66">
            <w:pPr>
              <w:rPr>
                <w:rFonts w:ascii="Times New Roman" w:hAnsi="Times New Roman" w:cs="Times New Roman"/>
                <w:i/>
                <w:color w:val="000000" w:themeColor="text1"/>
                <w:sz w:val="22"/>
                <w:szCs w:val="22"/>
              </w:rPr>
            </w:pPr>
          </w:p>
          <w:p w14:paraId="5DB5EA78" w14:textId="396A5407"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e purpose of this study was to examine and analyze the influence of organizational culture, promotion, and selection on employee performance. Employee performance is the result of the work of employees in carrying out their duties and responsibilities at work. The current decline in sales shows that there is a decline in performance in the company. Organizational culture is a collection of customs and habits owned by the company and implemented by employees in carrying out the work environment. Promotion is the transfer of a position that is higher than the previous position by the company to the position of an employee. Selection is the process of selecting employees to occupy positions in the company in accordance with the competencies they have which is the background of the problem in this study. The sampling technique used saturated sampling with a sample of 65 employees. In the partial test results, organizational culture has a positive and significant effect on employee performance, promotion has a positive and significant effect on employee performance, selection has a positive and significant effect on employee performance. In the partial test results, each of the variables of organizational culture, promotion, and selection has a positive and significant effect on employee performance.","author":[{"dropping-particle":"","family":"Wuderick","given":"Erika","non-dropping-particle":"","parse-names":false,"suffix":""},{"dropping-particle":"","family":"Simanjuntak","given":"Demak Claudia Yosephine","non-dropping-particle":"","parse-names":false,"suffix":""},{"dropping-particle":"","family":"Doreen","given":"","non-dropping-particle":"","parse-names":false,"suffix":""}],"container-title":"Journal of Business, Management, and Accounting","id":"ITEM-1","issue":"2","issued":{"date-parts":[["2021"]]},"page":"1-7","title":"The Effect of Organization Culture , Promotion and Selection on Employee Performance at PT . Amorindo Mitra Sentosa","type":"article-journal","volume":"3"},"uris":["http://www.mendeley.com/documents/?uuid=a0cd5967-3697-4c3d-8ae8-532c8da9f97b","http://www.mendeley.com/documents/?uuid=9b4c2bb1-eb1c-4370-bb9c-1562c9ebb589"]}],"mendeley":{"formattedCitation":"(Wuderick, Simanjuntak, and Doreen 2021)","manualFormatting":"(Wuderick, Simanjuntak &amp; Doreen, 2021)","plainTextFormattedCitation":"(Wuderick, Simanjuntak, and Doreen 2021)","previouslyFormattedCitation":"(Wuderick, Simanjuntak, and Doreen 2021)"},"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3004C1">
              <w:rPr>
                <w:rFonts w:ascii="Times New Roman" w:hAnsi="Times New Roman" w:cs="Times New Roman"/>
                <w:noProof/>
                <w:color w:val="000000" w:themeColor="text1"/>
                <w:sz w:val="22"/>
                <w:szCs w:val="22"/>
              </w:rPr>
              <w:t>(Wuderick</w:t>
            </w:r>
            <w:r w:rsidR="003D60AB">
              <w:rPr>
                <w:rFonts w:ascii="Times New Roman" w:hAnsi="Times New Roman" w:cs="Times New Roman"/>
                <w:noProof/>
                <w:color w:val="000000" w:themeColor="text1"/>
                <w:sz w:val="22"/>
                <w:szCs w:val="22"/>
              </w:rPr>
              <w:t>, Simanjuntak &amp; Doreen</w:t>
            </w:r>
            <w:r w:rsidRPr="003004C1">
              <w:rPr>
                <w:rFonts w:ascii="Times New Roman" w:hAnsi="Times New Roman" w:cs="Times New Roman"/>
                <w:noProof/>
                <w:color w:val="000000" w:themeColor="text1"/>
                <w:sz w:val="22"/>
                <w:szCs w:val="22"/>
              </w:rPr>
              <w:t>, 2021)</w:t>
            </w:r>
            <w:r>
              <w:rPr>
                <w:rFonts w:ascii="Times New Roman" w:hAnsi="Times New Roman" w:cs="Times New Roman"/>
                <w:color w:val="000000" w:themeColor="text1"/>
                <w:sz w:val="22"/>
                <w:szCs w:val="22"/>
              </w:rPr>
              <w:fldChar w:fldCharType="end"/>
            </w:r>
          </w:p>
          <w:p w14:paraId="26F0DA5B" w14:textId="77777777" w:rsidR="00F45016" w:rsidRPr="006E3F66" w:rsidRDefault="00F45016" w:rsidP="006E3F66">
            <w:pPr>
              <w:rPr>
                <w:rFonts w:ascii="Times New Roman" w:hAnsi="Times New Roman" w:cs="Times New Roman"/>
                <w:color w:val="000000" w:themeColor="text1"/>
                <w:sz w:val="22"/>
                <w:szCs w:val="22"/>
              </w:rPr>
            </w:pPr>
          </w:p>
        </w:tc>
        <w:tc>
          <w:tcPr>
            <w:tcW w:w="2268" w:type="dxa"/>
          </w:tcPr>
          <w:p w14:paraId="00F5A9F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6B85C7C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064D60AE" w14:textId="77777777" w:rsidR="00F45016" w:rsidRPr="006E3F66" w:rsidRDefault="00F45016" w:rsidP="006E3F66">
            <w:pPr>
              <w:rPr>
                <w:rFonts w:ascii="Times New Roman" w:hAnsi="Times New Roman" w:cs="Times New Roman"/>
                <w:color w:val="000000" w:themeColor="text1"/>
                <w:sz w:val="22"/>
                <w:szCs w:val="22"/>
              </w:rPr>
            </w:pPr>
          </w:p>
          <w:p w14:paraId="6182B45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6E4CA812"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eastAsia="Times New Roman" w:hAnsi="Times New Roman" w:cs="Times New Roman"/>
                <w:i/>
                <w:iCs/>
                <w:color w:val="000000" w:themeColor="text1"/>
                <w:sz w:val="22"/>
                <w:szCs w:val="22"/>
              </w:rPr>
              <w:t>sampling jenuh</w:t>
            </w:r>
          </w:p>
          <w:p w14:paraId="0DD8A52A" w14:textId="77777777" w:rsidR="00F45016" w:rsidRPr="006E3F66" w:rsidRDefault="00F45016" w:rsidP="006E3F66">
            <w:pPr>
              <w:rPr>
                <w:rFonts w:ascii="Times New Roman" w:hAnsi="Times New Roman" w:cs="Times New Roman"/>
                <w:color w:val="000000" w:themeColor="text1"/>
                <w:sz w:val="22"/>
                <w:szCs w:val="22"/>
              </w:rPr>
            </w:pPr>
          </w:p>
          <w:p w14:paraId="4B450204"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65 orang</w:t>
            </w:r>
          </w:p>
          <w:p w14:paraId="316B316A" w14:textId="77777777" w:rsidR="00F45016" w:rsidRPr="006E3F66" w:rsidRDefault="00F45016" w:rsidP="006E3F66">
            <w:pPr>
              <w:rPr>
                <w:rFonts w:ascii="Times New Roman" w:hAnsi="Times New Roman" w:cs="Times New Roman"/>
                <w:color w:val="000000" w:themeColor="text1"/>
                <w:sz w:val="22"/>
                <w:szCs w:val="22"/>
              </w:rPr>
            </w:pPr>
          </w:p>
          <w:p w14:paraId="785380CD"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65 orang</w:t>
            </w:r>
          </w:p>
          <w:p w14:paraId="36813BBF" w14:textId="77777777" w:rsidR="00F45016" w:rsidRPr="006E3F66" w:rsidRDefault="00F45016" w:rsidP="006E3F66">
            <w:pPr>
              <w:rPr>
                <w:rFonts w:ascii="Times New Roman" w:hAnsi="Times New Roman" w:cs="Times New Roman"/>
                <w:color w:val="000000" w:themeColor="text1"/>
                <w:sz w:val="22"/>
                <w:szCs w:val="22"/>
              </w:rPr>
            </w:pPr>
          </w:p>
          <w:p w14:paraId="16DDF138"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5B7BBB39"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34CA574B" w14:textId="77777777" w:rsidR="00F45016" w:rsidRPr="006E3F66" w:rsidRDefault="00F45016" w:rsidP="000430A7">
            <w:pPr>
              <w:numPr>
                <w:ilvl w:val="0"/>
                <w:numId w:val="13"/>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Budaya organisasi, promosi dan seleksi secara simultan berpengaruh positif dan signifikan terhadap kinerja karyawan pada  PT Amorindo Mitra Sentosa</w:t>
            </w:r>
          </w:p>
          <w:p w14:paraId="5183AD10" w14:textId="77777777" w:rsidR="00F45016" w:rsidRPr="00A6657B" w:rsidRDefault="00F45016" w:rsidP="000430A7">
            <w:pPr>
              <w:numPr>
                <w:ilvl w:val="0"/>
                <w:numId w:val="13"/>
              </w:numPr>
              <w:ind w:left="312" w:hanging="357"/>
              <w:rPr>
                <w:rFonts w:ascii="Times New Roman" w:hAnsi="Times New Roman" w:cs="Times New Roman"/>
                <w:color w:val="000000" w:themeColor="text1"/>
                <w:spacing w:val="-4"/>
                <w:sz w:val="22"/>
                <w:szCs w:val="22"/>
              </w:rPr>
            </w:pPr>
            <w:r w:rsidRPr="00A6657B">
              <w:rPr>
                <w:rFonts w:ascii="Times New Roman" w:hAnsi="Times New Roman" w:cs="Times New Roman"/>
                <w:color w:val="000000" w:themeColor="text1"/>
                <w:spacing w:val="-4"/>
                <w:sz w:val="22"/>
                <w:szCs w:val="22"/>
              </w:rPr>
              <w:t>Budaya organisasi berpengaruh positif dan signifikan terhadap kinerja karyawan pada  PT Amorindo Mitra Sentosa</w:t>
            </w:r>
          </w:p>
          <w:p w14:paraId="43933054" w14:textId="77777777" w:rsidR="00F45016" w:rsidRPr="006E3F66" w:rsidRDefault="00F45016" w:rsidP="000430A7">
            <w:pPr>
              <w:numPr>
                <w:ilvl w:val="0"/>
                <w:numId w:val="13"/>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eleksi berpengaruh positif dan signifikan terhadap kinerja karyawan pada  PT Amorindo Mitra Sentosa</w:t>
            </w:r>
          </w:p>
          <w:p w14:paraId="00B1E77A" w14:textId="77777777" w:rsidR="00F45016" w:rsidRPr="00A6657B" w:rsidRDefault="00F45016" w:rsidP="000430A7">
            <w:pPr>
              <w:numPr>
                <w:ilvl w:val="0"/>
                <w:numId w:val="13"/>
              </w:numPr>
              <w:ind w:left="312" w:hanging="357"/>
              <w:rPr>
                <w:rFonts w:ascii="Times New Roman" w:hAnsi="Times New Roman" w:cs="Times New Roman"/>
                <w:color w:val="000000" w:themeColor="text1"/>
                <w:spacing w:val="-8"/>
                <w:sz w:val="22"/>
                <w:szCs w:val="22"/>
              </w:rPr>
            </w:pPr>
            <w:r w:rsidRPr="00A6657B">
              <w:rPr>
                <w:rFonts w:ascii="Times New Roman" w:hAnsi="Times New Roman" w:cs="Times New Roman"/>
                <w:color w:val="000000" w:themeColor="text1"/>
                <w:spacing w:val="-8"/>
                <w:sz w:val="22"/>
                <w:szCs w:val="22"/>
              </w:rPr>
              <w:t>Promosi berpengaruh positif dan signifikan terhadap kinerja karyawan pada  PT Amorindo Mitra Sentosa</w:t>
            </w:r>
          </w:p>
        </w:tc>
      </w:tr>
      <w:tr w:rsidR="00F45016" w:rsidRPr="00B11C25" w14:paraId="4769576C" w14:textId="77777777" w:rsidTr="00F45016">
        <w:trPr>
          <w:trHeight w:val="470"/>
        </w:trPr>
        <w:tc>
          <w:tcPr>
            <w:tcW w:w="562" w:type="dxa"/>
          </w:tcPr>
          <w:p w14:paraId="4B272EF0"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14</w:t>
            </w:r>
          </w:p>
        </w:tc>
        <w:tc>
          <w:tcPr>
            <w:tcW w:w="2552" w:type="dxa"/>
          </w:tcPr>
          <w:p w14:paraId="3940841B"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Effect of Workload, Work Environment, Work Stress on Employee Performance of Private Universities in the City of Bandung, Indonesia</w:t>
            </w:r>
          </w:p>
          <w:p w14:paraId="7B18CE41" w14:textId="77777777" w:rsidR="00F45016" w:rsidRPr="006E3F66" w:rsidRDefault="00F45016" w:rsidP="006E3F66">
            <w:pPr>
              <w:rPr>
                <w:rFonts w:ascii="Times New Roman" w:hAnsi="Times New Roman" w:cs="Times New Roman"/>
                <w:i/>
                <w:color w:val="000000" w:themeColor="text1"/>
                <w:sz w:val="22"/>
                <w:szCs w:val="22"/>
              </w:rPr>
            </w:pPr>
          </w:p>
          <w:p w14:paraId="01AD9AA3" w14:textId="060A0123"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The purpose of this study was to determine the effect of workload, work environment, and work stress on the performance of employees of private universities in the city of Bandung, Indonesia. This research uses a descriptive verification method which was conducted on 150 employees of private universities in the city of Bandung. Data collection techniques in this study used questionnaires. Data analysis techniques using correlation analysis, regression, determination and hypothesis testing (t-test). The results of hypothesis testing prove that workload has a negative effect on employee performance, the work environment has a positive effect on employee performance, and work stress has a negative effect on employee performance.","author":[{"dropping-particle":"","family":"Jahari","given":"Jaja","non-dropping-particle":"","parse-names":false,"suffix":""}],"container-title":"International Journal of Sicence and Society","id":"ITEM-1","issue":"2","issued":{"date-parts":[["2019"]]},"page":"1-8","title":"Effect of Workload , Work Environment, Work Stress on Employee Performance of Private Universities in the City of Bandung, Indonesia","type":"article-journal","volume":"1"},"uris":["http://www.mendeley.com/documents/?uuid=a838954f-5d77-4127-bc64-2e2f7511ca69","http://www.mendeley.com/documents/?uuid=f16d0d31-28b2-4c96-9373-6588a3b14362"]}],"mendeley":{"formattedCitation":"(Jahari 2019)","plainTextFormattedCitation":"(Jahari 2019)","previouslyFormattedCitation":"(Jahari 2019)"},"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00797D94" w:rsidRPr="00797D94">
              <w:rPr>
                <w:rFonts w:ascii="Times New Roman" w:hAnsi="Times New Roman" w:cs="Times New Roman"/>
                <w:noProof/>
                <w:color w:val="000000" w:themeColor="text1"/>
                <w:sz w:val="22"/>
                <w:szCs w:val="22"/>
              </w:rPr>
              <w:t>(Jahari 2019)</w:t>
            </w:r>
            <w:r>
              <w:rPr>
                <w:rFonts w:ascii="Times New Roman" w:hAnsi="Times New Roman" w:cs="Times New Roman"/>
                <w:color w:val="000000" w:themeColor="text1"/>
                <w:sz w:val="22"/>
                <w:szCs w:val="22"/>
              </w:rPr>
              <w:fldChar w:fldCharType="end"/>
            </w:r>
          </w:p>
          <w:p w14:paraId="7C121EFA" w14:textId="77777777" w:rsidR="00F45016" w:rsidRPr="006E3F66" w:rsidRDefault="00F45016" w:rsidP="006E3F66">
            <w:pPr>
              <w:rPr>
                <w:rFonts w:ascii="Times New Roman" w:hAnsi="Times New Roman" w:cs="Times New Roman"/>
                <w:color w:val="000000" w:themeColor="text1"/>
                <w:sz w:val="22"/>
                <w:szCs w:val="22"/>
              </w:rPr>
            </w:pPr>
          </w:p>
        </w:tc>
        <w:tc>
          <w:tcPr>
            <w:tcW w:w="2268" w:type="dxa"/>
          </w:tcPr>
          <w:p w14:paraId="5E3B4CC4"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Jenis penelitian:</w:t>
            </w:r>
          </w:p>
          <w:p w14:paraId="23FCD3FF"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355D9A7B" w14:textId="77777777" w:rsidR="00F45016" w:rsidRPr="006E3F66" w:rsidRDefault="00F45016" w:rsidP="006E3F66">
            <w:pPr>
              <w:rPr>
                <w:rFonts w:ascii="Times New Roman" w:hAnsi="Times New Roman" w:cs="Times New Roman"/>
                <w:color w:val="000000" w:themeColor="text1"/>
                <w:sz w:val="22"/>
                <w:szCs w:val="22"/>
              </w:rPr>
            </w:pPr>
          </w:p>
          <w:p w14:paraId="62FC270A"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sampling:</w:t>
            </w:r>
          </w:p>
          <w:p w14:paraId="7E7299F9"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eastAsia="Times New Roman" w:hAnsi="Times New Roman" w:cs="Times New Roman"/>
                <w:i/>
                <w:iCs/>
                <w:color w:val="000000" w:themeColor="text1"/>
                <w:sz w:val="22"/>
                <w:szCs w:val="22"/>
              </w:rPr>
              <w:t>random sampling</w:t>
            </w:r>
          </w:p>
          <w:p w14:paraId="0D89E284" w14:textId="77777777" w:rsidR="00F45016" w:rsidRPr="006E3F66" w:rsidRDefault="00F45016" w:rsidP="006E3F66">
            <w:pPr>
              <w:rPr>
                <w:rFonts w:ascii="Times New Roman" w:hAnsi="Times New Roman" w:cs="Times New Roman"/>
                <w:color w:val="000000" w:themeColor="text1"/>
                <w:sz w:val="22"/>
                <w:szCs w:val="22"/>
              </w:rPr>
            </w:pPr>
          </w:p>
          <w:p w14:paraId="7DC39B9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150 orang</w:t>
            </w:r>
          </w:p>
          <w:p w14:paraId="54342407" w14:textId="77777777" w:rsidR="00F45016" w:rsidRPr="006E3F66" w:rsidRDefault="00F45016" w:rsidP="006E3F66">
            <w:pPr>
              <w:rPr>
                <w:rFonts w:ascii="Times New Roman" w:hAnsi="Times New Roman" w:cs="Times New Roman"/>
                <w:color w:val="000000" w:themeColor="text1"/>
                <w:sz w:val="22"/>
                <w:szCs w:val="22"/>
              </w:rPr>
            </w:pPr>
          </w:p>
          <w:p w14:paraId="6F570146"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150 orang</w:t>
            </w:r>
          </w:p>
          <w:p w14:paraId="77D8C75F" w14:textId="77777777" w:rsidR="00F45016" w:rsidRPr="006E3F66" w:rsidRDefault="00F45016" w:rsidP="006E3F66">
            <w:pPr>
              <w:rPr>
                <w:rFonts w:ascii="Times New Roman" w:hAnsi="Times New Roman" w:cs="Times New Roman"/>
                <w:color w:val="000000" w:themeColor="text1"/>
                <w:sz w:val="22"/>
                <w:szCs w:val="22"/>
              </w:rPr>
            </w:pPr>
          </w:p>
          <w:p w14:paraId="52658BE9"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1CB541FD"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70B1404D" w14:textId="77777777" w:rsidR="00F45016" w:rsidRPr="006E3F66" w:rsidRDefault="00F45016" w:rsidP="000430A7">
            <w:pPr>
              <w:numPr>
                <w:ilvl w:val="0"/>
                <w:numId w:val="38"/>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Beban kerja berpengaruh negatif dan signifikan terhadap kinerja karyawan Perguruan Tinggi Swasta di Kota Bandung Indonesia</w:t>
            </w:r>
          </w:p>
          <w:p w14:paraId="5AFCCF6B" w14:textId="77777777" w:rsidR="00F45016" w:rsidRPr="006E3F66" w:rsidRDefault="00F45016" w:rsidP="000430A7">
            <w:pPr>
              <w:numPr>
                <w:ilvl w:val="0"/>
                <w:numId w:val="38"/>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Lingkungan kerja berpengaruh positif dan signifikan terhadap kinerja karyawan Perguruan Tinggi Swasta di Kota Bandung Indonesia</w:t>
            </w:r>
          </w:p>
          <w:p w14:paraId="2FAE290B" w14:textId="77777777" w:rsidR="00F45016" w:rsidRPr="006E3F66" w:rsidRDefault="00F45016" w:rsidP="000430A7">
            <w:pPr>
              <w:numPr>
                <w:ilvl w:val="0"/>
                <w:numId w:val="38"/>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tres kerja berpengaruh negatif dan signifikan terhadap kinerja karyawan Perguruan Tinggi Swasta di Kota Bandung Indonesia</w:t>
            </w:r>
          </w:p>
        </w:tc>
      </w:tr>
      <w:tr w:rsidR="00F45016" w:rsidRPr="00B11C25" w14:paraId="5332ADED" w14:textId="77777777" w:rsidTr="00F45016">
        <w:trPr>
          <w:trHeight w:val="470"/>
        </w:trPr>
        <w:tc>
          <w:tcPr>
            <w:tcW w:w="562" w:type="dxa"/>
          </w:tcPr>
          <w:p w14:paraId="2F4BAE91" w14:textId="77777777" w:rsidR="00F45016" w:rsidRPr="006E3F66" w:rsidRDefault="00F45016" w:rsidP="006E3F66">
            <w:pPr>
              <w:jc w:val="center"/>
              <w:rPr>
                <w:rFonts w:ascii="Times New Roman" w:eastAsia="Times New Roman" w:hAnsi="Times New Roman" w:cs="Times New Roman"/>
                <w:color w:val="000000" w:themeColor="text1"/>
                <w:sz w:val="22"/>
                <w:szCs w:val="22"/>
              </w:rPr>
            </w:pPr>
            <w:r w:rsidRPr="006E3F66">
              <w:rPr>
                <w:rFonts w:ascii="Times New Roman" w:eastAsia="Times New Roman" w:hAnsi="Times New Roman" w:cs="Times New Roman"/>
                <w:color w:val="000000" w:themeColor="text1"/>
                <w:sz w:val="22"/>
                <w:szCs w:val="22"/>
              </w:rPr>
              <w:t>15</w:t>
            </w:r>
          </w:p>
        </w:tc>
        <w:tc>
          <w:tcPr>
            <w:tcW w:w="2552" w:type="dxa"/>
          </w:tcPr>
          <w:p w14:paraId="0574AC79"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hAnsi="Times New Roman" w:cs="Times New Roman"/>
                <w:i/>
                <w:color w:val="000000" w:themeColor="text1"/>
                <w:sz w:val="22"/>
                <w:szCs w:val="22"/>
              </w:rPr>
              <w:t xml:space="preserve">The Effect of Financial Compensation, Supervision and Job </w:t>
            </w:r>
            <w:r w:rsidRPr="006E3F66">
              <w:rPr>
                <w:rFonts w:ascii="Times New Roman" w:hAnsi="Times New Roman" w:cs="Times New Roman"/>
                <w:i/>
                <w:color w:val="000000" w:themeColor="text1"/>
                <w:sz w:val="22"/>
                <w:szCs w:val="22"/>
              </w:rPr>
              <w:lastRenderedPageBreak/>
              <w:t>Stress on Employee Performance at PT Fajar Abadi Jaya Perkasa Medan</w:t>
            </w:r>
          </w:p>
          <w:p w14:paraId="68094F7C" w14:textId="77777777" w:rsidR="00F45016" w:rsidRPr="006E3F66" w:rsidRDefault="00F45016" w:rsidP="006E3F66">
            <w:pPr>
              <w:rPr>
                <w:rFonts w:ascii="Times New Roman" w:hAnsi="Times New Roman" w:cs="Times New Roman"/>
                <w:i/>
                <w:color w:val="000000" w:themeColor="text1"/>
                <w:sz w:val="22"/>
                <w:szCs w:val="22"/>
              </w:rPr>
            </w:pPr>
          </w:p>
          <w:p w14:paraId="483B245C" w14:textId="2099EEA8" w:rsidR="00F45016" w:rsidRPr="006E3F66" w:rsidRDefault="003004C1" w:rsidP="006E3F66">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fldChar w:fldCharType="begin" w:fldLock="1"/>
            </w:r>
            <w:r w:rsidR="00E01362">
              <w:rPr>
                <w:rFonts w:ascii="Times New Roman" w:hAnsi="Times New Roman" w:cs="Times New Roman"/>
                <w:color w:val="000000" w:themeColor="text1"/>
                <w:sz w:val="22"/>
                <w:szCs w:val="22"/>
              </w:rPr>
              <w:instrText>ADDIN CSL_CITATION {"citationItems":[{"id":"ITEM-1","itemData":{"abstract":"Researchers took the object of research from PT Fajar Abadi Jaya Perkasa. Declining performance experienced by the company at this time. Financial compensation is a payment received in the form of employee benefits. From the data it appears that receiving different basic gifts and bonuses are received by employees and not in accordance with the length of service given to different employees from one position with the same division. Supervision is the control of the leadership of the work of employees. From routine error data every month Job stress is a level of stress experienced by employees at work. From the data that can be seen in May 2018, resignation occurred as many as 4 people who considered several reasons such as conflicts with colleagues, did not require leave permission, there were duplicate jobs, incentives that were often late received. The number of participation as many as 65 people and 30 people were taken from PT Sukses Usaha Nirwana for validity test. The research method used is quantitative with quantitative descriptive research. Methods of data collection by interview, distribution of questionnaires and study of documentation. The analytical method used is multiple linear regression, coefficient of determination and simultaneous testing (F-Test) (21,772&gt; 3,15) with values and partial (t-test) (3,691&gt; 1,983), (2,043&gt; 1,983) and (4,631&gt;&gt; 1,983). The results showed that financial comparison, supervision, simultaneous and partial work stress had a significant positive effect on employee performance with a coefficient of determination of 49.3%.","author":[{"dropping-particle":"","family":"Andronicus","given":"Melkyory","non-dropping-particle":"","parse-names":false,"suffix":""},{"dropping-particle":"","family":"Elly","given":"","non-dropping-particle":"","parse-names":false,"suffix":""},{"dropping-particle":"","family":"Gunawan","given":"Ricky","non-dropping-particle":"","parse-names":false,"suffix":""},{"dropping-particle":"","family":"Kusumo","given":"Kalvin","non-dropping-particle":"","parse-names":false,"suffix":""}],"container-title":"Journal of Reseacrh in Business, Economics, and Education","id":"ITEM-1","issue":"4","issued":{"date-parts":[["2020"]]},"page":"882-894","title":"The Effect of Financial Compensation, Supervision and Job Stress on Employee Performance at PT Fajar Abadi Jaya Perkasa Medan","type":"article-journal","volume":"2"},"uris":["http://www.mendeley.com/documents/?uuid=42910bf7-19ee-422f-a0d9-4cb2133e4b3a","http://www.mendeley.com/documents/?uuid=25e10960-af9e-4987-992d-701ac0c79a31"]}],"mendeley":{"formattedCitation":"(Andronicus et al. 2020)","manualFormatting":"(Andronicus, Elly, Gunawan &amp; Kusumo, 2020)","plainTextFormattedCitation":"(Andronicus et al. 2020)","previouslyFormattedCitation":"(Andronicus et al. 2020)"},"properties":{"noteIndex":0},"schema":"https://github.com/citation-style-language/schema/raw/master/csl-citation.json"}</w:instrText>
            </w:r>
            <w:r>
              <w:rPr>
                <w:rFonts w:ascii="Times New Roman" w:hAnsi="Times New Roman" w:cs="Times New Roman"/>
                <w:color w:val="000000" w:themeColor="text1"/>
                <w:sz w:val="22"/>
                <w:szCs w:val="22"/>
              </w:rPr>
              <w:fldChar w:fldCharType="separate"/>
            </w:r>
            <w:r w:rsidRPr="003004C1">
              <w:rPr>
                <w:rFonts w:ascii="Times New Roman" w:hAnsi="Times New Roman" w:cs="Times New Roman"/>
                <w:noProof/>
                <w:color w:val="000000" w:themeColor="text1"/>
                <w:sz w:val="22"/>
                <w:szCs w:val="22"/>
              </w:rPr>
              <w:t>(Andronicus</w:t>
            </w:r>
            <w:r w:rsidR="003D60AB">
              <w:rPr>
                <w:rFonts w:ascii="Times New Roman" w:hAnsi="Times New Roman" w:cs="Times New Roman"/>
                <w:noProof/>
                <w:color w:val="000000" w:themeColor="text1"/>
                <w:sz w:val="22"/>
                <w:szCs w:val="22"/>
              </w:rPr>
              <w:t>, Elly, Gunawan &amp; Kusumo,</w:t>
            </w:r>
            <w:r w:rsidRPr="003004C1">
              <w:rPr>
                <w:rFonts w:ascii="Times New Roman" w:hAnsi="Times New Roman" w:cs="Times New Roman"/>
                <w:noProof/>
                <w:color w:val="000000" w:themeColor="text1"/>
                <w:sz w:val="22"/>
                <w:szCs w:val="22"/>
              </w:rPr>
              <w:t xml:space="preserve"> 2020)</w:t>
            </w:r>
            <w:r>
              <w:rPr>
                <w:rFonts w:ascii="Times New Roman" w:hAnsi="Times New Roman" w:cs="Times New Roman"/>
                <w:color w:val="000000" w:themeColor="text1"/>
                <w:sz w:val="22"/>
                <w:szCs w:val="22"/>
              </w:rPr>
              <w:fldChar w:fldCharType="end"/>
            </w:r>
          </w:p>
        </w:tc>
        <w:tc>
          <w:tcPr>
            <w:tcW w:w="2268" w:type="dxa"/>
          </w:tcPr>
          <w:p w14:paraId="1FEEAEDF"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lastRenderedPageBreak/>
              <w:t>Jenis penelitian:</w:t>
            </w:r>
          </w:p>
          <w:p w14:paraId="22B76580"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uantitatif</w:t>
            </w:r>
          </w:p>
          <w:p w14:paraId="70BD93B9" w14:textId="77777777" w:rsidR="00F45016" w:rsidRPr="006E3F66" w:rsidRDefault="00F45016" w:rsidP="006E3F66">
            <w:pPr>
              <w:rPr>
                <w:rFonts w:ascii="Times New Roman" w:hAnsi="Times New Roman" w:cs="Times New Roman"/>
                <w:color w:val="000000" w:themeColor="text1"/>
                <w:sz w:val="22"/>
                <w:szCs w:val="22"/>
              </w:rPr>
            </w:pPr>
          </w:p>
          <w:p w14:paraId="33D91133"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lastRenderedPageBreak/>
              <w:t>Teknik sampling:</w:t>
            </w:r>
          </w:p>
          <w:p w14:paraId="2975A812" w14:textId="77777777" w:rsidR="00F45016" w:rsidRPr="006E3F66" w:rsidRDefault="00F45016" w:rsidP="006E3F66">
            <w:pPr>
              <w:rPr>
                <w:rFonts w:ascii="Times New Roman" w:hAnsi="Times New Roman" w:cs="Times New Roman"/>
                <w:i/>
                <w:color w:val="000000" w:themeColor="text1"/>
                <w:sz w:val="22"/>
                <w:szCs w:val="22"/>
              </w:rPr>
            </w:pPr>
            <w:r w:rsidRPr="006E3F66">
              <w:rPr>
                <w:rFonts w:ascii="Times New Roman" w:eastAsia="Times New Roman" w:hAnsi="Times New Roman" w:cs="Times New Roman"/>
                <w:i/>
                <w:iCs/>
                <w:color w:val="000000" w:themeColor="text1"/>
                <w:sz w:val="22"/>
                <w:szCs w:val="22"/>
              </w:rPr>
              <w:t>sampling jenuh</w:t>
            </w:r>
          </w:p>
          <w:p w14:paraId="21BD8C83" w14:textId="77777777" w:rsidR="00F45016" w:rsidRPr="006E3F66" w:rsidRDefault="00F45016" w:rsidP="006E3F66">
            <w:pPr>
              <w:rPr>
                <w:rFonts w:ascii="Times New Roman" w:hAnsi="Times New Roman" w:cs="Times New Roman"/>
                <w:color w:val="000000" w:themeColor="text1"/>
                <w:sz w:val="22"/>
                <w:szCs w:val="22"/>
              </w:rPr>
            </w:pPr>
          </w:p>
          <w:p w14:paraId="7FC44C7C"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opulasi: 65 orang</w:t>
            </w:r>
          </w:p>
          <w:p w14:paraId="28B73B84" w14:textId="77777777" w:rsidR="00F45016" w:rsidRPr="006E3F66" w:rsidRDefault="00F45016" w:rsidP="006E3F66">
            <w:pPr>
              <w:rPr>
                <w:rFonts w:ascii="Times New Roman" w:hAnsi="Times New Roman" w:cs="Times New Roman"/>
                <w:color w:val="000000" w:themeColor="text1"/>
                <w:sz w:val="22"/>
                <w:szCs w:val="22"/>
              </w:rPr>
            </w:pPr>
          </w:p>
          <w:p w14:paraId="18730435"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ampel: 65 orang</w:t>
            </w:r>
          </w:p>
          <w:p w14:paraId="0F752326" w14:textId="77777777" w:rsidR="00F45016" w:rsidRPr="006E3F66" w:rsidRDefault="00F45016" w:rsidP="006E3F66">
            <w:pPr>
              <w:rPr>
                <w:rFonts w:ascii="Times New Roman" w:hAnsi="Times New Roman" w:cs="Times New Roman"/>
                <w:color w:val="000000" w:themeColor="text1"/>
                <w:sz w:val="22"/>
                <w:szCs w:val="22"/>
              </w:rPr>
            </w:pPr>
          </w:p>
          <w:p w14:paraId="1BD21DA2"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Teknik analisis:</w:t>
            </w:r>
          </w:p>
          <w:p w14:paraId="66C78580" w14:textId="77777777" w:rsidR="00F45016" w:rsidRPr="006E3F66" w:rsidRDefault="00F45016" w:rsidP="006E3F66">
            <w:pPr>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Analisis regresi linear berganda</w:t>
            </w:r>
          </w:p>
        </w:tc>
        <w:tc>
          <w:tcPr>
            <w:tcW w:w="2551" w:type="dxa"/>
          </w:tcPr>
          <w:p w14:paraId="0F595B71" w14:textId="77777777" w:rsidR="00F45016" w:rsidRPr="006E3F66" w:rsidRDefault="00F45016" w:rsidP="000430A7">
            <w:pPr>
              <w:numPr>
                <w:ilvl w:val="0"/>
                <w:numId w:val="39"/>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lastRenderedPageBreak/>
              <w:t xml:space="preserve">Kompensasi finansial, pengawasan dan stres kerja secara simultan </w:t>
            </w:r>
            <w:r w:rsidRPr="006E3F66">
              <w:rPr>
                <w:rFonts w:ascii="Times New Roman" w:hAnsi="Times New Roman" w:cs="Times New Roman"/>
                <w:color w:val="000000" w:themeColor="text1"/>
                <w:sz w:val="22"/>
                <w:szCs w:val="22"/>
              </w:rPr>
              <w:lastRenderedPageBreak/>
              <w:t>berpengaruh positif dan signifikan terhadap kinerja karyawan pada PT Fajar Abadi Jaya Perkasa Medan</w:t>
            </w:r>
          </w:p>
          <w:p w14:paraId="7215ACA7" w14:textId="77777777" w:rsidR="00F45016" w:rsidRPr="006E3F66" w:rsidRDefault="00F45016" w:rsidP="000430A7">
            <w:pPr>
              <w:numPr>
                <w:ilvl w:val="0"/>
                <w:numId w:val="39"/>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Kompensasi finansial  berpengaruh positif dan signifikan terhadap kinerja karyawan pada PT Fajar Abadi Jaya Perkasa Medan</w:t>
            </w:r>
          </w:p>
          <w:p w14:paraId="448D821F" w14:textId="77777777" w:rsidR="00F45016" w:rsidRPr="006E3F66" w:rsidRDefault="00F45016" w:rsidP="000430A7">
            <w:pPr>
              <w:numPr>
                <w:ilvl w:val="0"/>
                <w:numId w:val="39"/>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Pengawasan berpengaruh positif dan signifikan terhadap kinerja karyawan pada PT Fajar Abadi Jaya Perkasa Medan</w:t>
            </w:r>
          </w:p>
          <w:p w14:paraId="03C5B80E" w14:textId="77777777" w:rsidR="00F45016" w:rsidRPr="006E3F66" w:rsidRDefault="00F45016" w:rsidP="000430A7">
            <w:pPr>
              <w:numPr>
                <w:ilvl w:val="0"/>
                <w:numId w:val="39"/>
              </w:numPr>
              <w:ind w:left="312" w:hanging="357"/>
              <w:rPr>
                <w:rFonts w:ascii="Times New Roman" w:hAnsi="Times New Roman" w:cs="Times New Roman"/>
                <w:color w:val="000000" w:themeColor="text1"/>
                <w:sz w:val="22"/>
                <w:szCs w:val="22"/>
              </w:rPr>
            </w:pPr>
            <w:r w:rsidRPr="006E3F66">
              <w:rPr>
                <w:rFonts w:ascii="Times New Roman" w:hAnsi="Times New Roman" w:cs="Times New Roman"/>
                <w:color w:val="000000" w:themeColor="text1"/>
                <w:sz w:val="22"/>
                <w:szCs w:val="22"/>
              </w:rPr>
              <w:t>Stres kerja berpengaruh positif dan signifikan terhadap kinerja karyawan pada PT Fajar Abadi Jaya Perkasa Medan</w:t>
            </w:r>
          </w:p>
        </w:tc>
      </w:tr>
    </w:tbl>
    <w:p w14:paraId="37B25782" w14:textId="77777777" w:rsidR="00A275DE" w:rsidRPr="00F902BC" w:rsidRDefault="004570C5" w:rsidP="00A6657B">
      <w:pPr>
        <w:numPr>
          <w:ilvl w:val="0"/>
          <w:numId w:val="8"/>
        </w:numPr>
        <w:spacing w:before="240"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lastRenderedPageBreak/>
        <w:t>Kerangka Berpikir</w:t>
      </w:r>
    </w:p>
    <w:p w14:paraId="4FD3DCCF" w14:textId="77777777" w:rsidR="00F45016" w:rsidRPr="00F902BC" w:rsidRDefault="00F45016" w:rsidP="00DC3DD6">
      <w:pPr>
        <w:spacing w:line="480" w:lineRule="auto"/>
        <w:ind w:left="425" w:firstLine="709"/>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Berdasarkan tinjauan pustaka yang telah dijabarkan, berikut kerangka pemikiran pada penelitian ini:</w:t>
      </w:r>
    </w:p>
    <w:p w14:paraId="0DCACF16" w14:textId="77777777" w:rsidR="00F45016" w:rsidRPr="00F902BC" w:rsidRDefault="00F45016" w:rsidP="00F45016">
      <w:pPr>
        <w:spacing w:line="480" w:lineRule="auto"/>
        <w:ind w:left="425" w:firstLine="295"/>
        <w:jc w:val="both"/>
        <w:rPr>
          <w:rFonts w:ascii="Times New Roman" w:eastAsia="Times New Roman" w:hAnsi="Times New Roman" w:cs="Times New Roman"/>
          <w:b/>
          <w:color w:val="000000" w:themeColor="text1"/>
          <w:sz w:val="24"/>
          <w:szCs w:val="24"/>
        </w:rPr>
      </w:pPr>
      <w:r w:rsidRPr="00F902BC">
        <w:rPr>
          <w:rFonts w:asciiTheme="majorBidi" w:hAnsiTheme="majorBidi" w:cstheme="majorBidi"/>
          <w:noProof/>
          <w:color w:val="000000" w:themeColor="text1"/>
          <w:sz w:val="24"/>
          <w:szCs w:val="24"/>
        </w:rPr>
        <mc:AlternateContent>
          <mc:Choice Requires="wpc">
            <w:drawing>
              <wp:inline distT="0" distB="0" distL="0" distR="0" wp14:anchorId="506F38AA" wp14:editId="0B219116">
                <wp:extent cx="3830838" cy="1800000"/>
                <wp:effectExtent l="0" t="0" r="0" b="0"/>
                <wp:docPr id="18" name="Canvas 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Text Box 17"/>
                        <wps:cNvSpPr txBox="1"/>
                        <wps:spPr>
                          <a:xfrm>
                            <a:off x="1689122" y="1018634"/>
                            <a:ext cx="180874" cy="25075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3AF30F" w14:textId="77777777" w:rsidR="009E5268" w:rsidRPr="003D2842" w:rsidRDefault="009E5268" w:rsidP="00F45016">
                              <w:pPr>
                                <w:jc w:val="center"/>
                                <w:rPr>
                                  <w:rFonts w:ascii="Times New Roman" w:hAnsi="Times New Roman"/>
                                  <w:sz w:val="28"/>
                                </w:rPr>
                              </w:pPr>
                              <w:r w:rsidRPr="003D2842">
                                <w:rPr>
                                  <w:rFonts w:ascii="Times New Roman" w:hAnsi="Times New Roman"/>
                                  <w:sz w:val="28"/>
                                  <w:vertAlign w:val="subscript"/>
                                </w:rPr>
                                <w:t>4</w:t>
                              </w:r>
                            </w:p>
                          </w:txbxContent>
                        </wps:txbx>
                        <wps:bodyPr rot="0" spcFirstLastPara="0" vertOverflow="overflow" horzOverflow="overflow" vert="horz" wrap="square" lIns="69481" tIns="34740" rIns="69481" bIns="34740" numCol="1" spcCol="0" rtlCol="0" fromWordArt="0" anchor="t" anchorCtr="0" forceAA="0" compatLnSpc="1">
                          <a:prstTxWarp prst="textNoShape">
                            <a:avLst/>
                          </a:prstTxWarp>
                          <a:noAutofit/>
                        </wps:bodyPr>
                      </wps:wsp>
                      <wps:wsp>
                        <wps:cNvPr id="3" name="Text Box 3"/>
                        <wps:cNvSpPr txBox="1"/>
                        <wps:spPr>
                          <a:xfrm>
                            <a:off x="1628775" y="597517"/>
                            <a:ext cx="304073" cy="2420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861FB0" w14:textId="77777777" w:rsidR="009E5268" w:rsidRPr="003D2842" w:rsidRDefault="009E5268" w:rsidP="00F45016">
                              <w:pPr>
                                <w:jc w:val="center"/>
                                <w:rPr>
                                  <w:rFonts w:ascii="Times New Roman" w:hAnsi="Times New Roman"/>
                                  <w:sz w:val="28"/>
                                </w:rPr>
                              </w:pPr>
                              <w:r w:rsidRPr="003D2842">
                                <w:rPr>
                                  <w:rFonts w:ascii="Times New Roman" w:hAnsi="Times New Roman"/>
                                  <w:sz w:val="28"/>
                                  <w:vertAlign w:val="subscript"/>
                                </w:rPr>
                                <w:t>3</w:t>
                              </w:r>
                            </w:p>
                          </w:txbxContent>
                        </wps:txbx>
                        <wps:bodyPr rot="0" spcFirstLastPara="0" vertOverflow="overflow" horzOverflow="overflow" vert="horz" wrap="square" lIns="69481" tIns="34740" rIns="69481" bIns="34740" numCol="1" spcCol="0" rtlCol="0" fromWordArt="0" anchor="t" anchorCtr="0" forceAA="0" compatLnSpc="1">
                          <a:prstTxWarp prst="textNoShape">
                            <a:avLst/>
                          </a:prstTxWarp>
                          <a:noAutofit/>
                        </wps:bodyPr>
                      </wps:wsp>
                      <wps:wsp>
                        <wps:cNvPr id="5" name="Text Box 5"/>
                        <wps:cNvSpPr txBox="1"/>
                        <wps:spPr>
                          <a:xfrm>
                            <a:off x="1628775" y="291901"/>
                            <a:ext cx="304073" cy="23663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56ACDC" w14:textId="77777777" w:rsidR="009E5268" w:rsidRPr="003D2842" w:rsidRDefault="009E5268" w:rsidP="00F45016">
                              <w:pPr>
                                <w:jc w:val="center"/>
                                <w:rPr>
                                  <w:rFonts w:ascii="Times New Roman" w:hAnsi="Times New Roman"/>
                                  <w:sz w:val="28"/>
                                </w:rPr>
                              </w:pPr>
                              <w:r w:rsidRPr="003D2842">
                                <w:rPr>
                                  <w:rFonts w:ascii="Times New Roman" w:hAnsi="Times New Roman"/>
                                  <w:sz w:val="28"/>
                                  <w:vertAlign w:val="subscript"/>
                                </w:rPr>
                                <w:t>2</w:t>
                              </w:r>
                            </w:p>
                          </w:txbxContent>
                        </wps:txbx>
                        <wps:bodyPr rot="0" spcFirstLastPara="0" vertOverflow="overflow" horzOverflow="overflow" vert="horz" wrap="square" lIns="69481" tIns="34740" rIns="69481" bIns="34740" numCol="1" spcCol="0" rtlCol="0" fromWordArt="0" anchor="t" anchorCtr="0" forceAA="0" compatLnSpc="1">
                          <a:prstTxWarp prst="textNoShape">
                            <a:avLst/>
                          </a:prstTxWarp>
                          <a:noAutofit/>
                        </wps:bodyPr>
                      </wps:wsp>
                      <wps:wsp>
                        <wps:cNvPr id="6" name="Text Box 6"/>
                        <wps:cNvSpPr txBox="1"/>
                        <wps:spPr>
                          <a:xfrm>
                            <a:off x="383714" y="173782"/>
                            <a:ext cx="1035296" cy="354752"/>
                          </a:xfrm>
                          <a:prstGeom prst="rect">
                            <a:avLst/>
                          </a:prstGeom>
                          <a:no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139A85A" w14:textId="77777777" w:rsidR="009E5268" w:rsidRDefault="009E5268" w:rsidP="00F45016">
                              <w:pPr>
                                <w:jc w:val="center"/>
                                <w:rPr>
                                  <w:rFonts w:ascii="Times New Roman" w:hAnsi="Times New Roman"/>
                                  <w:b/>
                                  <w:szCs w:val="28"/>
                                </w:rPr>
                              </w:pPr>
                              <w:r>
                                <w:rPr>
                                  <w:rFonts w:ascii="Times New Roman" w:hAnsi="Times New Roman"/>
                                  <w:b/>
                                  <w:szCs w:val="28"/>
                                </w:rPr>
                                <w:t>Insentif</w:t>
                              </w:r>
                            </w:p>
                            <w:p w14:paraId="2BFC6F05" w14:textId="77777777" w:rsidR="009E5268" w:rsidRPr="008710B7" w:rsidRDefault="009E5268" w:rsidP="00F45016">
                              <w:pPr>
                                <w:jc w:val="center"/>
                                <w:rPr>
                                  <w:rFonts w:ascii="Times New Roman" w:hAnsi="Times New Roman"/>
                                  <w:b/>
                                  <w:szCs w:val="28"/>
                                </w:rPr>
                              </w:pPr>
                              <w:r w:rsidRPr="008710B7">
                                <w:rPr>
                                  <w:rFonts w:ascii="Times New Roman" w:hAnsi="Times New Roman"/>
                                  <w:b/>
                                  <w:szCs w:val="28"/>
                                </w:rPr>
                                <w:t>(X</w:t>
                              </w:r>
                              <w:r w:rsidRPr="008710B7">
                                <w:rPr>
                                  <w:rFonts w:ascii="Times New Roman" w:hAnsi="Times New Roman"/>
                                  <w:b/>
                                  <w:szCs w:val="28"/>
                                  <w:vertAlign w:val="subscript"/>
                                </w:rPr>
                                <w:t>1</w:t>
                              </w:r>
                              <w:r w:rsidRPr="008710B7">
                                <w:rPr>
                                  <w:rFonts w:ascii="Times New Roman" w:hAnsi="Times New Roman"/>
                                  <w:b/>
                                  <w:szCs w:val="28"/>
                                </w:rPr>
                                <w:t>)</w:t>
                              </w:r>
                            </w:p>
                            <w:p w14:paraId="0E3BE2FE" w14:textId="77777777" w:rsidR="009E5268" w:rsidRPr="008710B7" w:rsidRDefault="009E5268" w:rsidP="00F45016">
                              <w:pPr>
                                <w:rPr>
                                  <w:rFonts w:ascii="Times New Roman" w:hAnsi="Times New Roman"/>
                                  <w:b/>
                                  <w:sz w:val="16"/>
                                </w:rPr>
                              </w:pPr>
                            </w:p>
                          </w:txbxContent>
                        </wps:txbx>
                        <wps:bodyPr rot="0" spcFirstLastPara="0" vertOverflow="overflow" horzOverflow="overflow" vert="horz" wrap="square" lIns="69481" tIns="34740" rIns="69481" bIns="34740" numCol="1" spcCol="0" rtlCol="0" fromWordArt="0" anchor="t" anchorCtr="0" forceAA="0" compatLnSpc="1">
                          <a:prstTxWarp prst="textNoShape">
                            <a:avLst/>
                          </a:prstTxWarp>
                          <a:noAutofit/>
                        </wps:bodyPr>
                      </wps:wsp>
                      <wps:wsp>
                        <wps:cNvPr id="7" name="Text Box 7"/>
                        <wps:cNvSpPr txBox="1"/>
                        <wps:spPr>
                          <a:xfrm>
                            <a:off x="383714" y="631002"/>
                            <a:ext cx="1035296" cy="354752"/>
                          </a:xfrm>
                          <a:prstGeom prst="rect">
                            <a:avLst/>
                          </a:prstGeom>
                          <a:no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87608E3" w14:textId="77777777" w:rsidR="009E5268" w:rsidRPr="004016DA" w:rsidRDefault="009E5268" w:rsidP="00F45016">
                              <w:pPr>
                                <w:jc w:val="center"/>
                                <w:rPr>
                                  <w:rFonts w:ascii="Times New Roman" w:hAnsi="Times New Roman"/>
                                  <w:b/>
                                  <w:szCs w:val="28"/>
                                </w:rPr>
                              </w:pPr>
                              <w:r>
                                <w:rPr>
                                  <w:rFonts w:ascii="Times New Roman" w:hAnsi="Times New Roman"/>
                                  <w:b/>
                                  <w:szCs w:val="28"/>
                                </w:rPr>
                                <w:t>Promosi Jabatan</w:t>
                              </w:r>
                            </w:p>
                            <w:p w14:paraId="333FB0BA" w14:textId="77777777" w:rsidR="009E5268" w:rsidRPr="008710B7" w:rsidRDefault="009E5268" w:rsidP="00F45016">
                              <w:pPr>
                                <w:jc w:val="center"/>
                                <w:rPr>
                                  <w:rFonts w:ascii="Times New Roman" w:hAnsi="Times New Roman"/>
                                  <w:b/>
                                  <w:szCs w:val="28"/>
                                </w:rPr>
                              </w:pPr>
                              <w:r w:rsidRPr="008710B7">
                                <w:rPr>
                                  <w:rFonts w:ascii="Times New Roman" w:hAnsi="Times New Roman"/>
                                  <w:b/>
                                  <w:szCs w:val="28"/>
                                </w:rPr>
                                <w:t>(X</w:t>
                              </w:r>
                              <w:r>
                                <w:rPr>
                                  <w:rFonts w:ascii="Times New Roman" w:hAnsi="Times New Roman"/>
                                  <w:b/>
                                  <w:szCs w:val="28"/>
                                  <w:vertAlign w:val="subscript"/>
                                </w:rPr>
                                <w:t>2</w:t>
                              </w:r>
                              <w:r w:rsidRPr="008710B7">
                                <w:rPr>
                                  <w:rFonts w:ascii="Times New Roman" w:hAnsi="Times New Roman"/>
                                  <w:b/>
                                  <w:szCs w:val="28"/>
                                </w:rPr>
                                <w:t>)</w:t>
                              </w:r>
                            </w:p>
                            <w:p w14:paraId="2D6B9541" w14:textId="77777777" w:rsidR="009E5268" w:rsidRPr="008710B7" w:rsidRDefault="009E5268" w:rsidP="00F45016">
                              <w:pPr>
                                <w:rPr>
                                  <w:rFonts w:ascii="Times New Roman" w:hAnsi="Times New Roman"/>
                                  <w:b/>
                                  <w:sz w:val="16"/>
                                </w:rPr>
                              </w:pPr>
                            </w:p>
                          </w:txbxContent>
                        </wps:txbx>
                        <wps:bodyPr rot="0" spcFirstLastPara="0" vertOverflow="overflow" horzOverflow="overflow" vert="horz" wrap="square" lIns="69481" tIns="34740" rIns="69481" bIns="34740" numCol="1" spcCol="0" rtlCol="0" fromWordArt="0" anchor="t" anchorCtr="0" forceAA="0" compatLnSpc="1">
                          <a:prstTxWarp prst="textNoShape">
                            <a:avLst/>
                          </a:prstTxWarp>
                          <a:noAutofit/>
                        </wps:bodyPr>
                      </wps:wsp>
                      <wps:wsp>
                        <wps:cNvPr id="8" name="Text Box 8"/>
                        <wps:cNvSpPr txBox="1"/>
                        <wps:spPr>
                          <a:xfrm>
                            <a:off x="2330796" y="635258"/>
                            <a:ext cx="1035296" cy="354752"/>
                          </a:xfrm>
                          <a:prstGeom prst="rect">
                            <a:avLst/>
                          </a:prstGeom>
                          <a:no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DC8D0BB" w14:textId="77777777" w:rsidR="009E5268" w:rsidRPr="008710B7" w:rsidRDefault="009E5268" w:rsidP="00F45016">
                              <w:pPr>
                                <w:jc w:val="center"/>
                                <w:rPr>
                                  <w:rFonts w:ascii="Times New Roman" w:hAnsi="Times New Roman"/>
                                  <w:b/>
                                  <w:sz w:val="16"/>
                                </w:rPr>
                              </w:pPr>
                              <w:r>
                                <w:rPr>
                                  <w:rFonts w:ascii="Times New Roman" w:hAnsi="Times New Roman"/>
                                  <w:b/>
                                  <w:szCs w:val="28"/>
                                </w:rPr>
                                <w:t xml:space="preserve">Kinerja Karyawan </w:t>
                              </w:r>
                              <w:r w:rsidRPr="008710B7">
                                <w:rPr>
                                  <w:rFonts w:ascii="Times New Roman" w:hAnsi="Times New Roman"/>
                                  <w:b/>
                                  <w:szCs w:val="28"/>
                                </w:rPr>
                                <w:t xml:space="preserve"> (Y)</w:t>
                              </w:r>
                            </w:p>
                          </w:txbxContent>
                        </wps:txbx>
                        <wps:bodyPr rot="0" spcFirstLastPara="0" vertOverflow="overflow" horzOverflow="overflow" vert="horz" wrap="square" lIns="69481" tIns="34740" rIns="69481" bIns="34740" numCol="1" spcCol="0" rtlCol="0" fromWordArt="0" anchor="t" anchorCtr="0" forceAA="0" compatLnSpc="1">
                          <a:prstTxWarp prst="textNoShape">
                            <a:avLst/>
                          </a:prstTxWarp>
                          <a:noAutofit/>
                        </wps:bodyPr>
                      </wps:wsp>
                      <wps:wsp>
                        <wps:cNvPr id="9" name="Rectangle 9"/>
                        <wps:cNvSpPr/>
                        <wps:spPr>
                          <a:xfrm>
                            <a:off x="173628" y="48280"/>
                            <a:ext cx="1476926" cy="1498760"/>
                          </a:xfrm>
                          <a:prstGeom prst="rect">
                            <a:avLst/>
                          </a:prstGeom>
                          <a:noFill/>
                          <a:ln w="9525">
                            <a:solidFill>
                              <a:schemeClr val="tx1"/>
                            </a:solidFill>
                            <a:prstDash val="lgDash"/>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69481" tIns="34740" rIns="69481" bIns="34740" numCol="1" spcCol="0" rtlCol="0" fromWordArt="0" anchor="ctr" anchorCtr="0" forceAA="0" compatLnSpc="1">
                          <a:prstTxWarp prst="textNoShape">
                            <a:avLst/>
                          </a:prstTxWarp>
                          <a:noAutofit/>
                        </wps:bodyPr>
                      </wps:wsp>
                      <wps:wsp>
                        <wps:cNvPr id="10" name="Straight Arrow Connector 10"/>
                        <wps:cNvCnPr/>
                        <wps:spPr>
                          <a:xfrm>
                            <a:off x="1424980" y="351160"/>
                            <a:ext cx="905571" cy="386173"/>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a:stCxn id="7" idx="3"/>
                        </wps:cNvCnPr>
                        <wps:spPr>
                          <a:xfrm>
                            <a:off x="1418938" y="808380"/>
                            <a:ext cx="911736" cy="7023"/>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 name="Elbow Connector 12"/>
                        <wps:cNvCnPr/>
                        <wps:spPr>
                          <a:xfrm rot="5400000" flipH="1" flipV="1">
                            <a:off x="1602622" y="315585"/>
                            <a:ext cx="547263" cy="1915421"/>
                          </a:xfrm>
                          <a:prstGeom prst="bentConnector3">
                            <a:avLst>
                              <a:gd name="adj1" fmla="val -34148"/>
                            </a:avLst>
                          </a:prstGeom>
                          <a:ln w="9525">
                            <a:solidFill>
                              <a:schemeClr val="tx1"/>
                            </a:solidFill>
                            <a:prstDash val="lgDash"/>
                            <a:tailEnd type="arrow"/>
                          </a:ln>
                        </wps:spPr>
                        <wps:style>
                          <a:lnRef idx="1">
                            <a:schemeClr val="dk1"/>
                          </a:lnRef>
                          <a:fillRef idx="0">
                            <a:schemeClr val="dk1"/>
                          </a:fillRef>
                          <a:effectRef idx="0">
                            <a:schemeClr val="dk1"/>
                          </a:effectRef>
                          <a:fontRef idx="minor">
                            <a:schemeClr val="tx1"/>
                          </a:fontRef>
                        </wps:style>
                        <wps:bodyPr/>
                      </wps:wsp>
                      <wps:wsp>
                        <wps:cNvPr id="13" name="Text Box 13"/>
                        <wps:cNvSpPr txBox="1"/>
                        <wps:spPr>
                          <a:xfrm>
                            <a:off x="2862150" y="1097974"/>
                            <a:ext cx="222690" cy="2579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008E29" w14:textId="77777777" w:rsidR="009E5268" w:rsidRPr="003D2842" w:rsidRDefault="009E5268" w:rsidP="00F45016">
                              <w:pPr>
                                <w:jc w:val="center"/>
                                <w:rPr>
                                  <w:rFonts w:ascii="Times New Roman" w:hAnsi="Times New Roman"/>
                                  <w:sz w:val="28"/>
                                </w:rPr>
                              </w:pPr>
                              <w:r w:rsidRPr="003D2842">
                                <w:rPr>
                                  <w:rFonts w:ascii="Times New Roman" w:hAnsi="Times New Roman"/>
                                  <w:sz w:val="28"/>
                                  <w:vertAlign w:val="subscript"/>
                                </w:rPr>
                                <w:t>1</w:t>
                              </w:r>
                            </w:p>
                          </w:txbxContent>
                        </wps:txbx>
                        <wps:bodyPr rot="0" spcFirstLastPara="0" vertOverflow="overflow" horzOverflow="overflow" vert="horz" wrap="square" lIns="69481" tIns="34740" rIns="69481" bIns="34740" numCol="1" spcCol="0" rtlCol="0" fromWordArt="0" anchor="t" anchorCtr="0" forceAA="0" compatLnSpc="1">
                          <a:prstTxWarp prst="textNoShape">
                            <a:avLst/>
                          </a:prstTxWarp>
                          <a:noAutofit/>
                        </wps:bodyPr>
                      </wps:wsp>
                      <wps:wsp>
                        <wps:cNvPr id="15" name="Text Box 15"/>
                        <wps:cNvSpPr txBox="1"/>
                        <wps:spPr>
                          <a:xfrm>
                            <a:off x="389757" y="1064025"/>
                            <a:ext cx="1035296" cy="354752"/>
                          </a:xfrm>
                          <a:prstGeom prst="rect">
                            <a:avLst/>
                          </a:prstGeom>
                          <a:noFill/>
                          <a:ln w="190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FC0B9B0" w14:textId="77777777" w:rsidR="009E5268" w:rsidRPr="00906305" w:rsidRDefault="009E5268" w:rsidP="00F45016">
                              <w:pPr>
                                <w:jc w:val="center"/>
                                <w:rPr>
                                  <w:rFonts w:ascii="Times New Roman" w:hAnsi="Times New Roman"/>
                                  <w:b/>
                                  <w:szCs w:val="28"/>
                                </w:rPr>
                              </w:pPr>
                              <w:r>
                                <w:rPr>
                                  <w:rFonts w:ascii="Times New Roman" w:hAnsi="Times New Roman"/>
                                  <w:b/>
                                  <w:szCs w:val="28"/>
                                </w:rPr>
                                <w:t xml:space="preserve">Stres </w:t>
                              </w:r>
                              <w:r>
                                <w:rPr>
                                  <w:rFonts w:ascii="Times New Roman" w:hAnsi="Times New Roman"/>
                                  <w:b/>
                                  <w:szCs w:val="28"/>
                                </w:rPr>
                                <w:t>Kerja</w:t>
                              </w:r>
                            </w:p>
                            <w:p w14:paraId="4FA0997C" w14:textId="77777777" w:rsidR="009E5268" w:rsidRPr="008710B7" w:rsidRDefault="009E5268" w:rsidP="00F45016">
                              <w:pPr>
                                <w:jc w:val="center"/>
                                <w:rPr>
                                  <w:rFonts w:ascii="Times New Roman" w:hAnsi="Times New Roman"/>
                                  <w:b/>
                                  <w:szCs w:val="28"/>
                                </w:rPr>
                              </w:pPr>
                              <w:r w:rsidRPr="008710B7">
                                <w:rPr>
                                  <w:rFonts w:ascii="Times New Roman" w:hAnsi="Times New Roman"/>
                                  <w:b/>
                                  <w:szCs w:val="28"/>
                                </w:rPr>
                                <w:t>(X</w:t>
                              </w:r>
                              <w:r>
                                <w:rPr>
                                  <w:rFonts w:ascii="Times New Roman" w:hAnsi="Times New Roman"/>
                                  <w:b/>
                                  <w:szCs w:val="28"/>
                                  <w:vertAlign w:val="subscript"/>
                                </w:rPr>
                                <w:t>3</w:t>
                              </w:r>
                              <w:r w:rsidRPr="008710B7">
                                <w:rPr>
                                  <w:rFonts w:ascii="Times New Roman" w:hAnsi="Times New Roman"/>
                                  <w:b/>
                                  <w:szCs w:val="28"/>
                                </w:rPr>
                                <w:t>)</w:t>
                              </w:r>
                            </w:p>
                            <w:p w14:paraId="5F2D1053" w14:textId="77777777" w:rsidR="009E5268" w:rsidRPr="008710B7" w:rsidRDefault="009E5268" w:rsidP="00F45016">
                              <w:pPr>
                                <w:rPr>
                                  <w:rFonts w:ascii="Times New Roman" w:hAnsi="Times New Roman"/>
                                  <w:b/>
                                  <w:sz w:val="16"/>
                                </w:rPr>
                              </w:pPr>
                            </w:p>
                          </w:txbxContent>
                        </wps:txbx>
                        <wps:bodyPr rot="0" spcFirstLastPara="0" vertOverflow="overflow" horzOverflow="overflow" vert="horz" wrap="square" lIns="69481" tIns="34740" rIns="69481" bIns="34740" numCol="1" spcCol="0" rtlCol="0" fromWordArt="0" anchor="t" anchorCtr="0" forceAA="0" compatLnSpc="1">
                          <a:prstTxWarp prst="textNoShape">
                            <a:avLst/>
                          </a:prstTxWarp>
                          <a:noAutofit/>
                        </wps:bodyPr>
                      </wps:wsp>
                      <wps:wsp>
                        <wps:cNvPr id="16" name="Straight Arrow Connector 16"/>
                        <wps:cNvCnPr/>
                        <wps:spPr>
                          <a:xfrm flipV="1">
                            <a:off x="1424982" y="896407"/>
                            <a:ext cx="905693" cy="34402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06F38AA" id="Canvas 18" o:spid="_x0000_s1026" editas="canvas" style="width:301.65pt;height:141.75pt;mso-position-horizontal-relative:char;mso-position-vertical-relative:line" coordsize="38303,17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303;height:17995;visibility:visible;mso-wrap-style:square">
                  <v:fill o:detectmouseclick="t"/>
                  <v:path o:connecttype="none"/>
                </v:shape>
                <v:shapetype id="_x0000_t202" coordsize="21600,21600" o:spt="202" path="m,l,21600r21600,l21600,xe">
                  <v:stroke joinstyle="miter"/>
                  <v:path gradientshapeok="t" o:connecttype="rect"/>
                </v:shapetype>
                <v:shape id="Text Box 17" o:spid="_x0000_s1028" type="#_x0000_t202" style="position:absolute;left:16891;top:10186;width:1808;height:2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Wvu8IA&#10;AADbAAAADwAAAGRycy9kb3ducmV2LnhtbERPS2vCQBC+F/oflil4q5tqUUldxQdKBT34wPM0O02C&#10;2dmYXTX6611B8DYf33P6w9oU4kyVyy0r+GpGIIgTq3NOFey2s88eCOeRNRaWScGVHAwH7299jLW9&#10;8JrOG5+KEMIuRgWZ92UspUsyMuiatiQO3L+tDPoAq1TqCi8h3BSyFUUdaTDn0JBhSZOMksPmZBS0&#10;5wu3mF730/b3bebMcnVM/saoVOOjHv2A8FT7l/jp/tVhfhcev4QD5OA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da+7wgAAANsAAAAPAAAAAAAAAAAAAAAAAJgCAABkcnMvZG93&#10;bnJldi54bWxQSwUGAAAAAAQABAD1AAAAhwMAAAAA&#10;" fillcolor="white [3201]" stroked="f" strokeweight=".5pt">
                  <v:textbox inset="1.93003mm,.965mm,1.93003mm,.965mm">
                    <w:txbxContent>
                      <w:p w14:paraId="5F3AF30F" w14:textId="77777777" w:rsidR="009E5268" w:rsidRPr="003D2842" w:rsidRDefault="009E5268" w:rsidP="00F45016">
                        <w:pPr>
                          <w:jc w:val="center"/>
                          <w:rPr>
                            <w:rFonts w:ascii="Times New Roman" w:hAnsi="Times New Roman"/>
                            <w:sz w:val="28"/>
                          </w:rPr>
                        </w:pPr>
                        <w:r w:rsidRPr="003D2842">
                          <w:rPr>
                            <w:rFonts w:ascii="Times New Roman" w:hAnsi="Times New Roman"/>
                            <w:sz w:val="28"/>
                            <w:vertAlign w:val="subscript"/>
                          </w:rPr>
                          <w:t>4</w:t>
                        </w:r>
                      </w:p>
                    </w:txbxContent>
                  </v:textbox>
                </v:shape>
                <v:shape id="Text Box 3" o:spid="_x0000_s1029" type="#_x0000_t202" style="position:absolute;left:16287;top:5975;width:3041;height:2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UsQA&#10;AADaAAAADwAAAGRycy9kb3ducmV2LnhtbESPQWvCQBSE7wX/w/KE3uqmpoikrtJWIgb0oJaeX7PP&#10;JJh9G7NbTfrrXaHQ4zDzzTCzRWdqcaHWVZYVPI8iEMS51RUXCj4P6dMUhPPIGmvLpKAnB4v54GGG&#10;ibZX3tFl7wsRStglqKD0vkmkdHlJBt3INsTBO9rWoA+yLaRu8RrKTS3HUTSRBisOCyU29FFSftr/&#10;GAXxKnPZsv9axi+/qTOb7Tn/fkelHofd2ysIT53/D//Rax04uF8JN0DO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XlLEAAAA2gAAAA8AAAAAAAAAAAAAAAAAmAIAAGRycy9k&#10;b3ducmV2LnhtbFBLBQYAAAAABAAEAPUAAACJAwAAAAA=&#10;" fillcolor="white [3201]" stroked="f" strokeweight=".5pt">
                  <v:textbox inset="1.93003mm,.965mm,1.93003mm,.965mm">
                    <w:txbxContent>
                      <w:p w14:paraId="48861FB0" w14:textId="77777777" w:rsidR="009E5268" w:rsidRPr="003D2842" w:rsidRDefault="009E5268" w:rsidP="00F45016">
                        <w:pPr>
                          <w:jc w:val="center"/>
                          <w:rPr>
                            <w:rFonts w:ascii="Times New Roman" w:hAnsi="Times New Roman"/>
                            <w:sz w:val="28"/>
                          </w:rPr>
                        </w:pPr>
                        <w:r w:rsidRPr="003D2842">
                          <w:rPr>
                            <w:rFonts w:ascii="Times New Roman" w:hAnsi="Times New Roman"/>
                            <w:sz w:val="28"/>
                            <w:vertAlign w:val="subscript"/>
                          </w:rPr>
                          <w:t>3</w:t>
                        </w:r>
                      </w:p>
                    </w:txbxContent>
                  </v:textbox>
                </v:shape>
                <v:shape id="Text Box 5" o:spid="_x0000_s1030" type="#_x0000_t202" style="position:absolute;left:16287;top:2919;width:3041;height:23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VjvcQA&#10;AADaAAAADwAAAGRycy9kb3ducmV2LnhtbESPW2vCQBSE3wv9D8sp+FY31SqSuooXlAr64AWfT7On&#10;STB7NmZXjf56VxB8HGbmG6Y/rE0hzlS53LKCr2YEgjixOudUwW47++yBcB5ZY2GZFFzJwXDw/tbH&#10;WNsLr+m88akIEHYxKsi8L2MpXZKRQde0JXHw/m1l0AdZpVJXeAlwU8hWFHWlwZzDQoYlTTJKDpuT&#10;UdCeL9xiet1P29+3mTPL1TH5G6NSjY969APCU+1f4Wf7VyvowONKuAFyc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VY73EAAAA2gAAAA8AAAAAAAAAAAAAAAAAmAIAAGRycy9k&#10;b3ducmV2LnhtbFBLBQYAAAAABAAEAPUAAACJAwAAAAA=&#10;" fillcolor="white [3201]" stroked="f" strokeweight=".5pt">
                  <v:textbox inset="1.93003mm,.965mm,1.93003mm,.965mm">
                    <w:txbxContent>
                      <w:p w14:paraId="6256ACDC" w14:textId="77777777" w:rsidR="009E5268" w:rsidRPr="003D2842" w:rsidRDefault="009E5268" w:rsidP="00F45016">
                        <w:pPr>
                          <w:jc w:val="center"/>
                          <w:rPr>
                            <w:rFonts w:ascii="Times New Roman" w:hAnsi="Times New Roman"/>
                            <w:sz w:val="28"/>
                          </w:rPr>
                        </w:pPr>
                        <w:r w:rsidRPr="003D2842">
                          <w:rPr>
                            <w:rFonts w:ascii="Times New Roman" w:hAnsi="Times New Roman"/>
                            <w:sz w:val="28"/>
                            <w:vertAlign w:val="subscript"/>
                          </w:rPr>
                          <w:t>2</w:t>
                        </w:r>
                      </w:p>
                    </w:txbxContent>
                  </v:textbox>
                </v:shape>
                <v:shape id="Text Box 6" o:spid="_x0000_s1031" type="#_x0000_t202" style="position:absolute;left:3837;top:1737;width:10353;height:35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rhHMMA&#10;AADaAAAADwAAAGRycy9kb3ducmV2LnhtbESPzWrDMBCE74W8g9hAbo2cHpziRgklpCWHUsjPJbet&#10;tbWFrZUtqY779lUg0OMwM98wq81oWzGQD8axgsU8A0FcOm24UnA+vT0+gwgRWWPrmBT8UoDNevKw&#10;wkK7Kx9oOMZKJAiHAhXUMXaFlKGsyWKYu444ed/OW4xJ+kpqj9cEt618yrJcWjScFmrsaFtT2Rx/&#10;rIKdb7bUm+X7xcvPr8bk/ceQ9UrNpuPrC4hIY/wP39t7rSCH25V0A+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rhHMMAAADaAAAADwAAAAAAAAAAAAAAAACYAgAAZHJzL2Rv&#10;d25yZXYueG1sUEsFBgAAAAAEAAQA9QAAAIgDAAAAAA==&#10;" filled="f" strokecolor="black [3213]" strokeweight="1.5pt">
                  <v:textbox inset="1.93003mm,.965mm,1.93003mm,.965mm">
                    <w:txbxContent>
                      <w:p w14:paraId="5139A85A" w14:textId="77777777" w:rsidR="009E5268" w:rsidRDefault="009E5268" w:rsidP="00F45016">
                        <w:pPr>
                          <w:jc w:val="center"/>
                          <w:rPr>
                            <w:rFonts w:ascii="Times New Roman" w:hAnsi="Times New Roman"/>
                            <w:b/>
                            <w:szCs w:val="28"/>
                          </w:rPr>
                        </w:pPr>
                        <w:r>
                          <w:rPr>
                            <w:rFonts w:ascii="Times New Roman" w:hAnsi="Times New Roman"/>
                            <w:b/>
                            <w:szCs w:val="28"/>
                          </w:rPr>
                          <w:t>Insentif</w:t>
                        </w:r>
                      </w:p>
                      <w:p w14:paraId="2BFC6F05" w14:textId="77777777" w:rsidR="009E5268" w:rsidRPr="008710B7" w:rsidRDefault="009E5268" w:rsidP="00F45016">
                        <w:pPr>
                          <w:jc w:val="center"/>
                          <w:rPr>
                            <w:rFonts w:ascii="Times New Roman" w:hAnsi="Times New Roman"/>
                            <w:b/>
                            <w:szCs w:val="28"/>
                          </w:rPr>
                        </w:pPr>
                        <w:r w:rsidRPr="008710B7">
                          <w:rPr>
                            <w:rFonts w:ascii="Times New Roman" w:hAnsi="Times New Roman"/>
                            <w:b/>
                            <w:szCs w:val="28"/>
                          </w:rPr>
                          <w:t>(X</w:t>
                        </w:r>
                        <w:r w:rsidRPr="008710B7">
                          <w:rPr>
                            <w:rFonts w:ascii="Times New Roman" w:hAnsi="Times New Roman"/>
                            <w:b/>
                            <w:szCs w:val="28"/>
                            <w:vertAlign w:val="subscript"/>
                          </w:rPr>
                          <w:t>1</w:t>
                        </w:r>
                        <w:r w:rsidRPr="008710B7">
                          <w:rPr>
                            <w:rFonts w:ascii="Times New Roman" w:hAnsi="Times New Roman"/>
                            <w:b/>
                            <w:szCs w:val="28"/>
                          </w:rPr>
                          <w:t>)</w:t>
                        </w:r>
                      </w:p>
                      <w:p w14:paraId="0E3BE2FE" w14:textId="77777777" w:rsidR="009E5268" w:rsidRPr="008710B7" w:rsidRDefault="009E5268" w:rsidP="00F45016">
                        <w:pPr>
                          <w:rPr>
                            <w:rFonts w:ascii="Times New Roman" w:hAnsi="Times New Roman"/>
                            <w:b/>
                            <w:sz w:val="16"/>
                          </w:rPr>
                        </w:pPr>
                      </w:p>
                    </w:txbxContent>
                  </v:textbox>
                </v:shape>
                <v:shape id="Text Box 7" o:spid="_x0000_s1032" type="#_x0000_t202" style="position:absolute;left:3837;top:6310;width:10353;height:3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ZEh8MA&#10;AADaAAAADwAAAGRycy9kb3ducmV2LnhtbESPQWsCMRSE7wX/Q3hCbzVrD1pWo4ho8VAKtb14e26e&#10;u2E3L7tJXNd/bwqFHoeZ+YZZrgfbiJ58MI4VTCcZCOLCacOlgp/v/csbiBCRNTaOScGdAqxXo6cl&#10;5trd+Iv6YyxFgnDIUUEVY5tLGYqKLIaJa4mTd3HeYkzSl1J7vCW4beRrls2kRcNpocKWthUV9fFq&#10;Fex8vaXOzN9PXn6eazPrPvqsU+p5PGwWICIN8T/81z5oBXP4vZJu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7ZEh8MAAADaAAAADwAAAAAAAAAAAAAAAACYAgAAZHJzL2Rv&#10;d25yZXYueG1sUEsFBgAAAAAEAAQA9QAAAIgDAAAAAA==&#10;" filled="f" strokecolor="black [3213]" strokeweight="1.5pt">
                  <v:textbox inset="1.93003mm,.965mm,1.93003mm,.965mm">
                    <w:txbxContent>
                      <w:p w14:paraId="087608E3" w14:textId="77777777" w:rsidR="009E5268" w:rsidRPr="004016DA" w:rsidRDefault="009E5268" w:rsidP="00F45016">
                        <w:pPr>
                          <w:jc w:val="center"/>
                          <w:rPr>
                            <w:rFonts w:ascii="Times New Roman" w:hAnsi="Times New Roman"/>
                            <w:b/>
                            <w:szCs w:val="28"/>
                          </w:rPr>
                        </w:pPr>
                        <w:r>
                          <w:rPr>
                            <w:rFonts w:ascii="Times New Roman" w:hAnsi="Times New Roman"/>
                            <w:b/>
                            <w:szCs w:val="28"/>
                          </w:rPr>
                          <w:t>Promosi Jabatan</w:t>
                        </w:r>
                      </w:p>
                      <w:p w14:paraId="333FB0BA" w14:textId="77777777" w:rsidR="009E5268" w:rsidRPr="008710B7" w:rsidRDefault="009E5268" w:rsidP="00F45016">
                        <w:pPr>
                          <w:jc w:val="center"/>
                          <w:rPr>
                            <w:rFonts w:ascii="Times New Roman" w:hAnsi="Times New Roman"/>
                            <w:b/>
                            <w:szCs w:val="28"/>
                          </w:rPr>
                        </w:pPr>
                        <w:r w:rsidRPr="008710B7">
                          <w:rPr>
                            <w:rFonts w:ascii="Times New Roman" w:hAnsi="Times New Roman"/>
                            <w:b/>
                            <w:szCs w:val="28"/>
                          </w:rPr>
                          <w:t>(X</w:t>
                        </w:r>
                        <w:r>
                          <w:rPr>
                            <w:rFonts w:ascii="Times New Roman" w:hAnsi="Times New Roman"/>
                            <w:b/>
                            <w:szCs w:val="28"/>
                            <w:vertAlign w:val="subscript"/>
                          </w:rPr>
                          <w:t>2</w:t>
                        </w:r>
                        <w:r w:rsidRPr="008710B7">
                          <w:rPr>
                            <w:rFonts w:ascii="Times New Roman" w:hAnsi="Times New Roman"/>
                            <w:b/>
                            <w:szCs w:val="28"/>
                          </w:rPr>
                          <w:t>)</w:t>
                        </w:r>
                      </w:p>
                      <w:p w14:paraId="2D6B9541" w14:textId="77777777" w:rsidR="009E5268" w:rsidRPr="008710B7" w:rsidRDefault="009E5268" w:rsidP="00F45016">
                        <w:pPr>
                          <w:rPr>
                            <w:rFonts w:ascii="Times New Roman" w:hAnsi="Times New Roman"/>
                            <w:b/>
                            <w:sz w:val="16"/>
                          </w:rPr>
                        </w:pPr>
                      </w:p>
                    </w:txbxContent>
                  </v:textbox>
                </v:shape>
                <v:shape id="Text Box 8" o:spid="_x0000_s1033" type="#_x0000_t202" style="position:absolute;left:23307;top:6352;width:10353;height:35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nQ9cAA&#10;AADaAAAADwAAAGRycy9kb3ducmV2LnhtbERPPW/CMBDdK/EfrEPqVhw60CpgEEJQMVSVoF3YjvhI&#10;rMTnxDYh/Hs8IHV8et+L1WAb0ZMPxrGC6SQDQVw4bbhU8Pe7e/sEESKyxsYxKbhTgNVy9LLAXLsb&#10;H6g/xlKkEA45KqhibHMpQ1GRxTBxLXHiLs5bjAn6UmqPtxRuG/meZTNp0XBqqLClTUVFfbxaBVtf&#10;b6gzH18nL3/OtZl1333WKfU6HtZzEJGG+C9+uvdaQdqarqQbIJ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nQ9cAAAADaAAAADwAAAAAAAAAAAAAAAACYAgAAZHJzL2Rvd25y&#10;ZXYueG1sUEsFBgAAAAAEAAQA9QAAAIUDAAAAAA==&#10;" filled="f" strokecolor="black [3213]" strokeweight="1.5pt">
                  <v:textbox inset="1.93003mm,.965mm,1.93003mm,.965mm">
                    <w:txbxContent>
                      <w:p w14:paraId="0DC8D0BB" w14:textId="77777777" w:rsidR="009E5268" w:rsidRPr="008710B7" w:rsidRDefault="009E5268" w:rsidP="00F45016">
                        <w:pPr>
                          <w:jc w:val="center"/>
                          <w:rPr>
                            <w:rFonts w:ascii="Times New Roman" w:hAnsi="Times New Roman"/>
                            <w:b/>
                            <w:sz w:val="16"/>
                          </w:rPr>
                        </w:pPr>
                        <w:r>
                          <w:rPr>
                            <w:rFonts w:ascii="Times New Roman" w:hAnsi="Times New Roman"/>
                            <w:b/>
                            <w:szCs w:val="28"/>
                          </w:rPr>
                          <w:t xml:space="preserve">Kinerja Karyawan </w:t>
                        </w:r>
                        <w:r w:rsidRPr="008710B7">
                          <w:rPr>
                            <w:rFonts w:ascii="Times New Roman" w:hAnsi="Times New Roman"/>
                            <w:b/>
                            <w:szCs w:val="28"/>
                          </w:rPr>
                          <w:t xml:space="preserve"> (Y)</w:t>
                        </w:r>
                      </w:p>
                    </w:txbxContent>
                  </v:textbox>
                </v:shape>
                <v:rect id="Rectangle 9" o:spid="_x0000_s1034" style="position:absolute;left:1736;top:482;width:14769;height:149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ZIiL8A&#10;AADaAAAADwAAAGRycy9kb3ducmV2LnhtbERP3WrCMBS+F/YO4Qy808Qhdu2M4gYDwRute4BDc9YU&#10;m5OuyTR7+2Uw8PLj+19vk+vFlcbQedawmCsQxI03HbcaPs7vs2cQISIb7D2Thh8KsN08TNZYGX/j&#10;E13r2IocwqFCDTbGoZIyNJYchrkfiDP36UeHMcOxlWbEWw53vXxSaiUddpwbLA70Zqm51N8uz1DL&#10;rt8ntTsVx/aV5VdxKFOh9fQx7V5ARErxLv53742GEv6uZD/Iz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RkiIvwAAANoAAAAPAAAAAAAAAAAAAAAAAJgCAABkcnMvZG93bnJl&#10;di54bWxQSwUGAAAAAAQABAD1AAAAhAMAAAAA&#10;" filled="f" strokecolor="black [3213]">
                  <v:stroke dashstyle="longDash"/>
                  <v:textbox inset="1.93003mm,.965mm,1.93003mm,.965mm"/>
                </v:rect>
                <v:shapetype id="_x0000_t32" coordsize="21600,21600" o:spt="32" o:oned="t" path="m,l21600,21600e" filled="f">
                  <v:path arrowok="t" fillok="f" o:connecttype="none"/>
                  <o:lock v:ext="edit" shapetype="t"/>
                </v:shapetype>
                <v:shape id="Straight Arrow Connector 10" o:spid="_x0000_s1035" type="#_x0000_t32" style="position:absolute;left:14249;top:3511;width:9056;height:3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ht9MUAAADbAAAADwAAAGRycy9kb3ducmV2LnhtbESPQWvCQBCF70L/wzIFb7pRsEjqKiIo&#10;UrBSbaHHaXbMhmZnQ3Zr0v5651DwNsN78943i1Xva3WlNlaBDUzGGSjiItiKSwPv5+1oDiomZIt1&#10;YDLwSxFWy4fBAnMbOn6j6ymVSkI45mjApdTkWsfCkcc4Dg2xaJfQekyytqW2LXYS7ms9zbIn7bFi&#10;aXDY0MZR8X368QY26etj9vI6wcPn7nKkebZ2f4fOmOFjv34GlahPd/P/9d4KvtDLLzKAXt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ht9MUAAADbAAAADwAAAAAAAAAA&#10;AAAAAAChAgAAZHJzL2Rvd25yZXYueG1sUEsFBgAAAAAEAAQA+QAAAJMDAAAAAA==&#10;" strokecolor="black [3213]" strokeweight="1.5pt">
                  <v:stroke endarrow="open" joinstyle="miter"/>
                </v:shape>
                <v:shape id="Straight Arrow Connector 11" o:spid="_x0000_s1036" type="#_x0000_t32" style="position:absolute;left:14189;top:8083;width:9117;height: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TIb8IAAADbAAAADwAAAGRycy9kb3ducmV2LnhtbERP22rCQBB9F/yHZQp9000KFomuIoJF&#10;BCv1An2cZsdsaHY2ZFeT+vWuUPBtDuc603lnK3GlxpeOFaTDBARx7nTJhYLjYTUYg/ABWWPlmBT8&#10;kYf5rN+bYqZdy1903YdCxBD2GSowIdSZlD43ZNEPXU0cubNrLIYIm0LqBtsYbiv5liTv0mLJscFg&#10;TUtD+e/+YhUsw89ptPlMcfv9cd7ROFmY27ZV6vWlW0xABOrCU/zvXus4P4XHL/EAObs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OTIb8IAAADbAAAADwAAAAAAAAAAAAAA&#10;AAChAgAAZHJzL2Rvd25yZXYueG1sUEsFBgAAAAAEAAQA+QAAAJADAAAAAA==&#10;" strokecolor="black [3213]" strokeweight="1.5pt">
                  <v:stroke endarrow="open"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7" type="#_x0000_t34" style="position:absolute;left:16025;top:3156;width:5473;height:19154;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go7MEAAADbAAAADwAAAGRycy9kb3ducmV2LnhtbERPS4vCMBC+C/6HMIIX0VQPi1SjqEXo&#10;RRZ1fRyHZmyLzaQ0sXb//WZhYW/z8T1nue5MJVpqXGlZwXQSgSDOrC45V/B13o/nIJxH1lhZJgXf&#10;5GC96veWGGv75iO1J5+LEMIuRgWF93UspcsKMugmtiYO3MM2Bn2ATS51g+8Qbio5i6IPabDk0FBg&#10;TbuCsufpZRScj/MtRcln2l45udxHNy9bfVBqOOg2CxCeOv8v/nOnOsyfwe8v4QC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iCjswQAAANsAAAAPAAAAAAAAAAAAAAAA&#10;AKECAABkcnMvZG93bnJldi54bWxQSwUGAAAAAAQABAD5AAAAjwMAAAAA&#10;" adj="-7376" strokecolor="black [3213]">
                  <v:stroke dashstyle="longDash" endarrow="open"/>
                </v:shape>
                <v:shape id="Text Box 13" o:spid="_x0000_s1038" type="#_x0000_t202" style="position:absolute;left:28621;top:10979;width:2227;height:2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6puMIA&#10;AADbAAAADwAAAGRycy9kb3ducmV2LnhtbERPS2vCQBC+F/wPywje6sZGikRX8YGiYA9V8TxmxySY&#10;nU2zq0Z/vVso9DYf33NGk8aU4ka1Kywr6HUjEMSp1QVnCg775fsAhPPIGkvLpOBBDibj1tsIE23v&#10;/E23nc9ECGGXoILc+yqR0qU5GXRdWxEH7mxrgz7AOpO6xnsIN6X8iKJPabDg0JBjRfOc0svuahTE&#10;q43bLB7HRdx/Lp3Zfv2kpxkq1Wk30yEIT43/F/+51zrMj+H3l3CAH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Tqm4wgAAANsAAAAPAAAAAAAAAAAAAAAAAJgCAABkcnMvZG93&#10;bnJldi54bWxQSwUGAAAAAAQABAD1AAAAhwMAAAAA&#10;" fillcolor="white [3201]" stroked="f" strokeweight=".5pt">
                  <v:textbox inset="1.93003mm,.965mm,1.93003mm,.965mm">
                    <w:txbxContent>
                      <w:p w14:paraId="49008E29" w14:textId="77777777" w:rsidR="009E5268" w:rsidRPr="003D2842" w:rsidRDefault="009E5268" w:rsidP="00F45016">
                        <w:pPr>
                          <w:jc w:val="center"/>
                          <w:rPr>
                            <w:rFonts w:ascii="Times New Roman" w:hAnsi="Times New Roman"/>
                            <w:sz w:val="28"/>
                          </w:rPr>
                        </w:pPr>
                        <w:r w:rsidRPr="003D2842">
                          <w:rPr>
                            <w:rFonts w:ascii="Times New Roman" w:hAnsi="Times New Roman"/>
                            <w:sz w:val="28"/>
                            <w:vertAlign w:val="subscript"/>
                          </w:rPr>
                          <w:t>1</w:t>
                        </w:r>
                      </w:p>
                    </w:txbxContent>
                  </v:textbox>
                </v:shape>
                <v:shape id="Text Box 15" o:spid="_x0000_s1039" type="#_x0000_t202" style="position:absolute;left:3897;top:10640;width:10353;height:3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XzI8IA&#10;AADbAAAADwAAAGRycy9kb3ducmV2LnhtbERPTWsCMRC9F/wPYYTealZBK6tRRKz0UAq1XryNm3E3&#10;7Gaym6Tr9t83hUJv83ifs94OthE9+WAcK5hOMhDEhdOGSwXnz5enJYgQkTU2jknBNwXYbkYPa8y1&#10;u/MH9adYihTCIUcFVYxtLmUoKrIYJq4lTtzNeYsxQV9K7fGewm0jZ1m2kBYNp4YKW9pXVNSnL6vg&#10;4Os9deb5ePHy/VqbRffWZ51Sj+NhtwIRaYj/4j/3q07z5/D7SzpAb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JfMjwgAAANsAAAAPAAAAAAAAAAAAAAAAAJgCAABkcnMvZG93&#10;bnJldi54bWxQSwUGAAAAAAQABAD1AAAAhwMAAAAA&#10;" filled="f" strokecolor="black [3213]" strokeweight="1.5pt">
                  <v:textbox inset="1.93003mm,.965mm,1.93003mm,.965mm">
                    <w:txbxContent>
                      <w:p w14:paraId="6FC0B9B0" w14:textId="77777777" w:rsidR="009E5268" w:rsidRPr="00906305" w:rsidRDefault="009E5268" w:rsidP="00F45016">
                        <w:pPr>
                          <w:jc w:val="center"/>
                          <w:rPr>
                            <w:rFonts w:ascii="Times New Roman" w:hAnsi="Times New Roman"/>
                            <w:b/>
                            <w:szCs w:val="28"/>
                          </w:rPr>
                        </w:pPr>
                        <w:r>
                          <w:rPr>
                            <w:rFonts w:ascii="Times New Roman" w:hAnsi="Times New Roman"/>
                            <w:b/>
                            <w:szCs w:val="28"/>
                          </w:rPr>
                          <w:t xml:space="preserve">Stres </w:t>
                        </w:r>
                        <w:r>
                          <w:rPr>
                            <w:rFonts w:ascii="Times New Roman" w:hAnsi="Times New Roman"/>
                            <w:b/>
                            <w:szCs w:val="28"/>
                          </w:rPr>
                          <w:t>Kerja</w:t>
                        </w:r>
                      </w:p>
                      <w:p w14:paraId="4FA0997C" w14:textId="77777777" w:rsidR="009E5268" w:rsidRPr="008710B7" w:rsidRDefault="009E5268" w:rsidP="00F45016">
                        <w:pPr>
                          <w:jc w:val="center"/>
                          <w:rPr>
                            <w:rFonts w:ascii="Times New Roman" w:hAnsi="Times New Roman"/>
                            <w:b/>
                            <w:szCs w:val="28"/>
                          </w:rPr>
                        </w:pPr>
                        <w:r w:rsidRPr="008710B7">
                          <w:rPr>
                            <w:rFonts w:ascii="Times New Roman" w:hAnsi="Times New Roman"/>
                            <w:b/>
                            <w:szCs w:val="28"/>
                          </w:rPr>
                          <w:t>(X</w:t>
                        </w:r>
                        <w:r>
                          <w:rPr>
                            <w:rFonts w:ascii="Times New Roman" w:hAnsi="Times New Roman"/>
                            <w:b/>
                            <w:szCs w:val="28"/>
                            <w:vertAlign w:val="subscript"/>
                          </w:rPr>
                          <w:t>3</w:t>
                        </w:r>
                        <w:r w:rsidRPr="008710B7">
                          <w:rPr>
                            <w:rFonts w:ascii="Times New Roman" w:hAnsi="Times New Roman"/>
                            <w:b/>
                            <w:szCs w:val="28"/>
                          </w:rPr>
                          <w:t>)</w:t>
                        </w:r>
                      </w:p>
                      <w:p w14:paraId="5F2D1053" w14:textId="77777777" w:rsidR="009E5268" w:rsidRPr="008710B7" w:rsidRDefault="009E5268" w:rsidP="00F45016">
                        <w:pPr>
                          <w:rPr>
                            <w:rFonts w:ascii="Times New Roman" w:hAnsi="Times New Roman"/>
                            <w:b/>
                            <w:sz w:val="16"/>
                          </w:rPr>
                        </w:pPr>
                      </w:p>
                    </w:txbxContent>
                  </v:textbox>
                </v:shape>
                <v:shape id="Straight Arrow Connector 16" o:spid="_x0000_s1040" type="#_x0000_t32" style="position:absolute;left:14249;top:8964;width:9057;height:34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0rv8AAAADbAAAADwAAAGRycy9kb3ducmV2LnhtbERPTYvCMBC9C/sfwix401QFla5RVBA8&#10;6EEreJ1tZtuyzaQm0Xb//UYQvM3jfc5i1ZlaPMj5yrKC0TABQZxbXXGh4JLtBnMQPiBrrC2Tgj/y&#10;sFp+9BaYatvyiR7nUIgYwj5FBWUITSqlz0sy6Ie2IY7cj3UGQ4SukNphG8NNLcdJMpUGK44NJTa0&#10;LSn/Pd+NguPmKr9te2v3kxtlZnJw9yqfKdX/7NZfIAJ14S1+ufc6zp/C85d4gF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19K7/AAAAA2wAAAA8AAAAAAAAAAAAAAAAA&#10;oQIAAGRycy9kb3ducmV2LnhtbFBLBQYAAAAABAAEAPkAAACOAwAAAAA=&#10;" strokecolor="black [3213]" strokeweight="1.5pt">
                  <v:stroke endarrow="open" joinstyle="miter"/>
                </v:shape>
                <w10:anchorlock/>
              </v:group>
            </w:pict>
          </mc:Fallback>
        </mc:AlternateContent>
      </w:r>
    </w:p>
    <w:p w14:paraId="38774952" w14:textId="77777777" w:rsidR="00B11C25" w:rsidRDefault="00B11C25" w:rsidP="00B11C25">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mbar 2.1</w:t>
      </w:r>
    </w:p>
    <w:p w14:paraId="5344AFD2" w14:textId="77777777" w:rsidR="00B11C25" w:rsidRDefault="00B11C25" w:rsidP="00B11C25">
      <w:pPr>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erangka Berfikir</w:t>
      </w:r>
    </w:p>
    <w:p w14:paraId="7EA55907" w14:textId="77777777" w:rsidR="00A6657B" w:rsidRDefault="00A6657B">
      <w:pPr>
        <w:spacing w:after="160" w:line="259"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0D19EDC0" w14:textId="4147E83E" w:rsidR="00F45016" w:rsidRPr="00F902BC" w:rsidRDefault="00F45016" w:rsidP="00B11C25">
      <w:pPr>
        <w:ind w:left="425" w:firstLine="295"/>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lastRenderedPageBreak/>
        <w:t>Keterangan :</w:t>
      </w:r>
    </w:p>
    <w:p w14:paraId="36C285CA" w14:textId="77777777" w:rsidR="00F45016" w:rsidRPr="00F902BC" w:rsidRDefault="009F7A24" w:rsidP="00B11C25">
      <w:pPr>
        <w:ind w:left="425" w:firstLine="295"/>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Sumber pendukung kerangka pemikiran</w:t>
      </w:r>
    </w:p>
    <w:p w14:paraId="5F936235" w14:textId="6AC560D5" w:rsidR="00F45016" w:rsidRPr="00F902BC" w:rsidRDefault="003D60AB" w:rsidP="00B11C25">
      <w:pPr>
        <w:numPr>
          <w:ilvl w:val="0"/>
          <w:numId w:val="41"/>
        </w:numPr>
        <w:ind w:left="1151" w:hanging="35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DOI":"10.29040/jap.v18i01.86","ISSN":"1412-629X","abstract":"The purpose of this research are: 1) To determine the effect of incentive, competent, and working environment simultaneously on employee performance Dinas Pekerjaan Umum Kabupaten Sukoharjo. 2) To determine the effect of incentive, competence, and working environment on employee performance Dinas Pekerjaan Umum Kabupaten Sukoharjo.Data collection method used is the method of questionnaire / questionnaire to 50 employees as respondents. Sampling technique used is random sampling method convenionce sampling. Data analysis methods used include: test instrument (validity and reliability), hypothesis testing (multiple linear regression analysis, t-test, f and the coefficient of determination (R2).Results Descriptive analysis showed that most respondents gender male (82%). All data from the questionnaires have passed the test instrument. For testing f test result that the value of F (45.186)&gt; F table (3.15) with a probability of 0.000 (p &lt;0.05). This means Fhitung in the region of Ho rejected, which means a significant difference between the independent variable (incentive, competence, and working environment) simultaneously on the dependent variable (employee performance). From the results of the t test result incentive have a significant positive effect on an individual basis to variable employee performance. This is evident from tcount (5.907)&gt; t table (2.000) with a significance value &lt;α (0.05). Variable competence are also significant positive effect on employee performance. This is because tcount (2.919)&gt; t table (2.000) with a significance value &lt;α (0.05). Variable working environment is also significant positive effect on employee performance. This is because tcount (4.570)&gt; t table (2.000) with a significance value &lt;α (0.05). The results of the analysis in this study was obtained R2 values of 0.685 (68.5%). This means that the independent variable (incentive, competence, and working environment) able to contribute 68.5% influence on the dependent variable (employee performance). While the rest of 31.5% is influenced by other variables outside of this study as a leadership, compensation, organisational culture, etc.Keywords: Incentive, competence, working environment, employee performance","author":[{"dropping-particle":"","family":"Djuwarto","given":"","non-dropping-particle":"","parse-names":false,"suffix":""},{"dropping-particle":"","family":"Hartono","given":"Sri","non-dropping-particle":"","parse-names":false,"suffix":""},{"dropping-particle":"","family":"Istiatin","given":"","non-dropping-particle":"","parse-names":false,"suffix":""}],"container-title":"Jurnal Akuntansi Dan Pajak","id":"ITEM-1","issue":"01","issued":{"date-parts":[["2017"]]},"page":"83-93","title":"Pengaruh Insentif, Kompetensi, Dan Lingkungan Kerja Terhadap Kinerja Pegawai Dinas Pekerjaan Umum Kabupaten Sukoharjo","type":"article-journal","volume":"18"},"uris":["http://www.mendeley.com/documents/?uuid=9276604e-66f6-47c4-9b48-7211c17531a2","http://www.mendeley.com/documents/?uuid=1e5b9145-42c4-4c9f-87dc-46ef81059d76"]}],"mendeley":{"formattedCitation":"(Djuwarto, Hartono, and Istiatin 2017)","manualFormatting":"(Djuwarto et al, 2017)","plainTextFormattedCitation":"(Djuwarto, Hartono, and Istiatin 2017)","previouslyFormattedCitation":"(Djuwarto, Hartono, and Istiatin 2017)"},"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 xml:space="preserve">(Djuwarto </w:t>
      </w:r>
      <w:r w:rsidRPr="003D60AB">
        <w:rPr>
          <w:rFonts w:ascii="Times New Roman" w:eastAsia="Times New Roman" w:hAnsi="Times New Roman" w:cs="Times New Roman"/>
          <w:i/>
          <w:noProof/>
          <w:color w:val="000000" w:themeColor="text1"/>
          <w:sz w:val="24"/>
          <w:szCs w:val="24"/>
        </w:rPr>
        <w:t>et al,</w:t>
      </w:r>
      <w:r w:rsidRPr="003D60AB">
        <w:rPr>
          <w:rFonts w:ascii="Times New Roman" w:eastAsia="Times New Roman" w:hAnsi="Times New Roman" w:cs="Times New Roman"/>
          <w:noProof/>
          <w:color w:val="000000" w:themeColor="text1"/>
          <w:sz w:val="24"/>
          <w:szCs w:val="24"/>
        </w:rPr>
        <w:t xml:space="preserve"> 2017)</w:t>
      </w:r>
      <w:r>
        <w:rPr>
          <w:rFonts w:ascii="Times New Roman" w:eastAsia="Times New Roman" w:hAnsi="Times New Roman" w:cs="Times New Roman"/>
          <w:color w:val="000000" w:themeColor="text1"/>
          <w:sz w:val="24"/>
          <w:szCs w:val="24"/>
        </w:rPr>
        <w:fldChar w:fldCharType="end"/>
      </w:r>
      <w:r w:rsidR="00F45016" w:rsidRPr="00F902BC">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DOI":"10.26858/ja.v4i1.3442","ISSN":"2407-1765","abstract":"Penelitian ini bertujuan untuk menguji dan menganalisis pengaruh disiplin kerja dan kompensasi terhadap kinarja karyawan pada PT. Pertamina (Persero), Tbk. Pemasaran Region VII Makassar. Responden dalam penelitian ini adalah seluruh karyawan tetap PT. Pertamina (Persero), Tbk. Pemasaran Region VII Makassar. Berdasarkan metode sampel random, total sampel dalam penelitian ini adalah 49 responden. Dalam penelitian ini menggunakan data primer yang diperoleh dari penyebaran kuesioner. Jumlah kuesioner yang disebar sebanyak 49 eksemplar dan yang dapat kembali dan diolah sebanyak 49 eksempalar. Metode analisis yang digunakan dalam penelitian ini adalah analisis regresi linear berganda. Hasil penelitian menunjukkan bahwa disiplin kerja berpengaruh positif dan signifikan terhadap kinarja karyawan, kompensasi berpengaruh positif dan signifikan terhadap kinarja karyawan dan disiplin kerja dan kompensasi secara simultan berpengaruh positif dan signifikan terhadap kinarja karyawan. Hal ini berarti ketika disiplin kerja dan kompensasi tinggi maka kinerja karyawan akan meningkat","author":[{"dropping-particle":"","family":"Wairooy","given":"Ali","non-dropping-particle":"","parse-names":false,"suffix":""}],"container-title":"Jurnal Ad'ministrare","id":"ITEM-1","issue":"1","issued":{"date-parts":[["2017"]]},"page":"15","title":"Pengaruh Disiplin Kerja dan Kompensasi Terhadap Kinerja Karyawan pada PT. Pertamina (Persero), Tbk. Pemasaran Region VII Makassar","type":"article-journal","volume":"4"},"uris":["http://www.mendeley.com/documents/?uuid=954704ec-27e4-464e-9458-b7d0ab750f7c","http://www.mendeley.com/documents/?uuid=95a5cf4c-eeda-4442-81ec-13bf6f2eb724"]}],"mendeley":{"formattedCitation":"(Wairooy 2017)","plainTextFormattedCitation":"(Wairooy 2017)","previouslyFormattedCitation":"(Wairooy 2017)"},"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00797D94" w:rsidRPr="00797D94">
        <w:rPr>
          <w:rFonts w:ascii="Times New Roman" w:eastAsia="Times New Roman" w:hAnsi="Times New Roman" w:cs="Times New Roman"/>
          <w:noProof/>
          <w:color w:val="000000" w:themeColor="text1"/>
          <w:sz w:val="24"/>
          <w:szCs w:val="24"/>
        </w:rPr>
        <w:t>(Wairooy 2017)</w:t>
      </w:r>
      <w:r>
        <w:rPr>
          <w:rFonts w:ascii="Times New Roman" w:eastAsia="Times New Roman" w:hAnsi="Times New Roman" w:cs="Times New Roman"/>
          <w:color w:val="000000" w:themeColor="text1"/>
          <w:sz w:val="24"/>
          <w:szCs w:val="24"/>
        </w:rPr>
        <w:fldChar w:fldCharType="end"/>
      </w:r>
    </w:p>
    <w:p w14:paraId="342B8490" w14:textId="36D846D0" w:rsidR="00F45016" w:rsidRPr="00F902BC" w:rsidRDefault="003D60AB" w:rsidP="00B11C25">
      <w:pPr>
        <w:numPr>
          <w:ilvl w:val="0"/>
          <w:numId w:val="41"/>
        </w:numPr>
        <w:ind w:left="1151" w:hanging="35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DOI":"10.31846/jae.v8i2.318","ISSN":"2337-3997","abstract":"The purpᴏse ᴏf this study was tᴏ identify the partial effect (t test) and simultaneᴏus (F test) between the cᴏmmunicatiᴏn variables, wᴏrk discipline and incentives ᴏn the perfᴏrmance ᴏf emplᴏyees at PT Citra Mandiri Distribusindᴏ. The research methᴏd utilized was descriptive research methᴏd with a quantitative apprᴏach, data analysis using SPSS sᴏftware prᴏgram versiᴏn 21. Data cᴏllectiᴏn techniques was undertaken by distributing questiᴏnnaires to 112 tᴏ respᴏndents. The results denoted that the R Square value ᴏf cᴏmmunicatiᴏn variables, wᴏrk discipline, and incentives affected emplᴏyee perfᴏrmance while the t test fᴏr cᴏmmunicatiᴏn comprised a value ᴏf 3.189 &gt; 1.98177 with a significant value ᴏf 0.002 &lt; 0.05, wᴏrk discipline had a value ᴏf 2.763 &gt; 1.98177 and a significant value ᴏf 0.007 &lt; 0.05 and fᴏr incentives possesed a value ᴏf 3.836 &gt; 1.981777 and a significant value ᴏf 0.000 &lt; 0.005 each variable gave a significant effect ᴏn emplᴏyee perfᴏrmance and the F test results comprised a value ᴏf 49.407 &gt; 2.45 and a significant value ᴏf 0,000 &lt; 0.05 demonstrating that cᴏmmunicatiᴏn, wᴏrk discipline and incentives simultaneᴏusly gave a significant effect ᴏn emplᴏyee perfᴏrmance.","author":[{"dropping-particle":"","family":"Shinta","given":"Dessy","non-dropping-particle":"","parse-names":false,"suffix":""},{"dropping-particle":"","family":"Siagian","given":"Mauli","non-dropping-particle":"","parse-names":false,"suffix":""}],"container-title":"Jurnal Apresiasi Ekonomi","id":"ITEM-1","issue":"2","issued":{"date-parts":[["2020"]]},"page":"338-346","title":"Pengaruh Komunikasi, Disiplin Kerja, Dan Insentif Terhadap Kinerja Karyawan Pada Pt Citra Mandiri Distribusindo","type":"article-journal","volume":"8"},"uris":["http://www.mendeley.com/documents/?uuid=0ad412a3-536a-412c-b1fb-ad06b8c388ff","http://www.mendeley.com/documents/?uuid=cdef0f96-bbd0-4a92-b92a-0dc5cc305c12"]}],"mendeley":{"formattedCitation":"(Shinta and Siagian 2020)","manualFormatting":"(Shinta dan Siagian, 2020)","plainTextFormattedCitation":"(Shinta and Siagian 2020)","previouslyFormattedCitation":"(Shinta and Siagian 2020)"},"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Shinta dan</w:t>
      </w:r>
      <w:r w:rsidRPr="003D60AB">
        <w:rPr>
          <w:rFonts w:ascii="Times New Roman" w:eastAsia="Times New Roman" w:hAnsi="Times New Roman" w:cs="Times New Roman"/>
          <w:noProof/>
          <w:color w:val="000000" w:themeColor="text1"/>
          <w:sz w:val="24"/>
          <w:szCs w:val="24"/>
        </w:rPr>
        <w:t xml:space="preserve"> Siagian, 2020)</w:t>
      </w:r>
      <w:r>
        <w:rPr>
          <w:rFonts w:ascii="Times New Roman" w:eastAsia="Times New Roman" w:hAnsi="Times New Roman" w:cs="Times New Roman"/>
          <w:color w:val="000000" w:themeColor="text1"/>
          <w:sz w:val="24"/>
          <w:szCs w:val="24"/>
        </w:rPr>
        <w:fldChar w:fldCharType="end"/>
      </w:r>
      <w:r w:rsidR="00F45016" w:rsidRPr="00F902B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bstract":"This research is important because employees performance in PT. PNM (Permodalan Nasional Madani) ULaMM Padangsidimpuan are low. The aims of this research are to know the effects of discipline and incentive to employee performance in PT. PNM (Permodalan Nasional Madani) ULaMM Padangsidimpuan. This is a quantitative research. The data collected by using questionnaires with 45 persons. The data analyzed by using correlation and regression through SPSS versi 22. The results of this research are: discipline has no significant partial effect to employee performance, incentive has significant partial effect to employee performance. Then discipline and incentive have significant simultan effect to employee performance in PT. PNM (Permodalan Nasional Madani) ULaMM Padangsidimpuan.","author":[{"dropping-particle":"","family":"Isa","given":"Muhammad","non-dropping-particle":"","parse-names":false,"suffix":""}],"container-title":"Jurnal Ilmu Manajemen dan Bisnis Islam","id":"ITEM-1","issue":"1","issued":{"date-parts":[["2018"]]},"page":"82-95","title":"Pengaruh Kedisiplinan Dan Insentif Terhadap Kinerja Karyawan Pada PT. PNM (Permodalan Nasional Madani) ULaMM Padangsidimpuan","type":"article-journal","volume":"4"},"uris":["http://www.mendeley.com/documents/?uuid=57fdcb95-2095-401f-973c-90cddaa465bd","http://www.mendeley.com/documents/?uuid=851f542f-037b-458e-8652-6cd117aa58a0"]}],"mendeley":{"formattedCitation":"(Isa 2018)","plainTextFormattedCitation":"(Isa 2018)","previouslyFormattedCitation":"(Isa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797D94" w:rsidRPr="00797D94">
        <w:rPr>
          <w:rFonts w:ascii="Times New Roman" w:hAnsi="Times New Roman" w:cs="Times New Roman"/>
          <w:noProof/>
          <w:color w:val="000000" w:themeColor="text1"/>
          <w:sz w:val="24"/>
          <w:szCs w:val="24"/>
        </w:rPr>
        <w:t>(Isa 2018)</w:t>
      </w:r>
      <w:r>
        <w:rPr>
          <w:rFonts w:ascii="Times New Roman" w:hAnsi="Times New Roman" w:cs="Times New Roman"/>
          <w:color w:val="000000" w:themeColor="text1"/>
          <w:sz w:val="24"/>
          <w:szCs w:val="24"/>
        </w:rPr>
        <w:fldChar w:fldCharType="end"/>
      </w:r>
    </w:p>
    <w:p w14:paraId="04896514" w14:textId="6CB5BC86" w:rsidR="00F45016" w:rsidRPr="00F902BC" w:rsidRDefault="003D60AB" w:rsidP="00B11C25">
      <w:pPr>
        <w:numPr>
          <w:ilvl w:val="0"/>
          <w:numId w:val="41"/>
        </w:numPr>
        <w:ind w:left="1151" w:hanging="35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bstract":"The purpose of this study are: 1) To determine the effect of simultaneous promotion of positions, competencies, and incentives on the performance of employees of PT Pos Indonesia (Persero) Surakarta branch. 2) To determine the effect of promotion of positions, competencies, and incentives on the performance of employees of PT Pos Indonesia (Persero) Surakarta branch. Data collection method used was a questionnaire method to 58 employees as respondents. The sampling technique used is the incidental sampling method. Data analysis methods used include: test instruments (validity and reliability), hypothesis testing (multiple linear regression analysis, t-test, f and coefficient of determination (R2. The results of the descriptive analysis showed that respondents were male (55.2%) and female (44.8%). All data from the questionnaire have passed the test instrument. For testing the results of the f test that the value of F (14,158)&gt; F table (2.78) with a probability of 0,000 (p &lt;0.05). This means that the Fcount in the Ho region is rejected, which means that it has a significant effect between the job promotion, competence and incentives simultaneously on the employee performance . From the results of the t-test the results of job promotions have a negative influence on employee performance variables. This is evident from tcount (- 0.066)&gt; ttable (2.004) with a significance value&gt; α (0.05). The competency variable also has a positive and significant effect on employee performance. This is because tcount (3,439)&gt; ttable (2,004) with a significance value &lt;α (0.05). Incentive variables also have a positive and significant effect on employee performance. This is because tcount (2.687)&gt; ttable (2.004) with a significance value &lt;α (0.05). The results of the analysis in this study obtained an R2 value of 0.409 (40.9%). This means that the job promotion, competence and incentives is able to contribute 40.9% to the employee performance. While the remaining 59.1% is influenced by other variables outside this study such as leadership, motivation, work environment, work stress, etc","author":[{"dropping-particle":"","family":"Hidayah","given":"Rizka Nur","non-dropping-particle":"","parse-names":false,"suffix":""},{"dropping-particle":"","family":"Kustiyah","given":"Eny","non-dropping-particle":"","parse-names":false,"suffix":""},{"dropping-particle":"","family":"Hartono","given":"Sri","non-dropping-particle":"","parse-names":false,"suffix":""}],"container-title":"Jurnal Edunomika","id":"ITEM-1","issue":"01","issued":{"date-parts":[["2020"]]},"page":"88-95","title":"Kinerja Karyawan Ditinjau dari Promosi Jabatan, Kompetensi dan Insentif pada Karyawan PT Pos Indonesia (Persero) cabang Surakarta","type":"article-journal","volume":"04"},"uris":["http://www.mendeley.com/documents/?uuid=6b42fd18-7a6a-42a7-bcfa-bd86b1bcbdc2","http://www.mendeley.com/documents/?uuid=022db074-b11c-4d6e-88a1-4c8e9abacf6a"]}],"mendeley":{"formattedCitation":"(Hidayah, Kustiyah, and Hartono 2020)","manualFormatting":"(Hidayah et al, 2020)","plainTextFormattedCitation":"(Hidayah, Kustiyah, and Hartono 2020)","previouslyFormattedCitation":"(Hidayah, Kustiyah, and Hartono 2020)"},"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 xml:space="preserve">(Hidayah </w:t>
      </w:r>
      <w:r w:rsidRPr="003D60AB">
        <w:rPr>
          <w:rFonts w:ascii="Times New Roman" w:eastAsia="Times New Roman" w:hAnsi="Times New Roman" w:cs="Times New Roman"/>
          <w:i/>
          <w:noProof/>
          <w:color w:val="000000" w:themeColor="text1"/>
          <w:sz w:val="24"/>
          <w:szCs w:val="24"/>
        </w:rPr>
        <w:t>et al,</w:t>
      </w:r>
      <w:r w:rsidRPr="003D60AB">
        <w:rPr>
          <w:rFonts w:ascii="Times New Roman" w:eastAsia="Times New Roman" w:hAnsi="Times New Roman" w:cs="Times New Roman"/>
          <w:noProof/>
          <w:color w:val="000000" w:themeColor="text1"/>
          <w:sz w:val="24"/>
          <w:szCs w:val="24"/>
        </w:rPr>
        <w:t xml:space="preserve"> 2020)</w:t>
      </w:r>
      <w:r>
        <w:rPr>
          <w:rFonts w:ascii="Times New Roman" w:eastAsia="Times New Roman" w:hAnsi="Times New Roman" w:cs="Times New Roman"/>
          <w:color w:val="000000" w:themeColor="text1"/>
          <w:sz w:val="24"/>
          <w:szCs w:val="24"/>
        </w:rPr>
        <w:fldChar w:fldCharType="end"/>
      </w:r>
      <w:r w:rsidR="00F45016" w:rsidRPr="00F902BC">
        <w:rPr>
          <w:rFonts w:ascii="Times New Roman" w:hAnsi="Times New Roman" w:cs="Times New Roman"/>
          <w:color w:val="000000" w:themeColor="text1"/>
          <w:sz w:val="24"/>
          <w:szCs w:val="24"/>
        </w:rPr>
        <w:t>.</w:t>
      </w:r>
      <w:r w:rsidR="000A07B1">
        <w:rPr>
          <w:rFonts w:ascii="Times New Roman" w:hAnsi="Times New Roman" w:cs="Times New Roman"/>
          <w:color w:val="000000" w:themeColor="text1"/>
          <w:sz w:val="24"/>
          <w:szCs w:val="24"/>
        </w:rPr>
        <w:t xml:space="preserve"> </w:t>
      </w:r>
      <w:r w:rsidR="000A07B1">
        <w:rPr>
          <w:rFonts w:ascii="Times New Roman" w:hAnsi="Times New Roman" w:cs="Times New Roman"/>
          <w:color w:val="000000" w:themeColor="text1"/>
          <w:sz w:val="24"/>
          <w:szCs w:val="24"/>
        </w:rPr>
        <w:fldChar w:fldCharType="begin" w:fldLock="1"/>
      </w:r>
      <w:r w:rsidR="00E01362">
        <w:rPr>
          <w:rFonts w:ascii="Times New Roman" w:hAnsi="Times New Roman" w:cs="Times New Roman"/>
          <w:color w:val="000000" w:themeColor="text1"/>
          <w:sz w:val="24"/>
          <w:szCs w:val="24"/>
        </w:rPr>
        <w:instrText>ADDIN CSL_CITATION {"citationItems":[{"id":"ITEM-1","itemData":{"abstract":"Job discipline and job promotion are elements that can affect employee performance results in a company. For the organization of the discipline of work will ensure the maintenance of order and the smooth execution of duties in order to obtain optimal results. So also promotion of position, can affect employee performance at company. The purpose of this study are: (1) To know the discipline of work and promotion positions simultaneously significant effect on employee performance PT. KEPUH KENCANA ARUM MOJOKERTO. (2) To know work discipline and promotion positions partially significant effect on employee performance of PT. REVENUE ARUM MOJOKERTO, (3) To know the dominant influence between job discipline and promotion of position to employee performance at PT. KEPUH KENCANA ARUM MOJOKERTO. Based on consideration of time, energy and funds as well as the scope of the problem and the number of subjects in a population of 300 people then this study used sampling research. The method of sampling in this study is by using the opinion of Arikunto (2006), which says that if the population is large, it can be taken between 10- 15% or 20-25%, then the researcher takes as many as 20% of 300 employees ie 60 employees as sample in this research. From result of research can be concluded that (1), Based on result of F test indicated that f count equal to 49,373, while result of f table equal to 3,16. This means that f count&gt; f table (49,373&gt; 3,16). This means that work discipline and promotion positions simultaneously have a significant influence on employee performance. (2) Result of t test of work discipline (X1) obtained t value = 6,041 and got t table equal to 1,672. Thus, it means that the work discipline partially has a significant influence on Employee Performance, and in promotion position (X2) obtained t value = 2.046 and obtained t table of 1.672. This means t arithmetic&gt; t table, Thus means that the promotion of positions in partial have a significant influence on employee performance. (3). From the results of multiple linear regression analysis showed that the work discipline variable that has BETA value is greater than other independent variables. Namely at 0.638 for work discipline and 0.216 for promotion positions. This shows that the variables of work discipline have a big influence (dominant) on the performance of employees of PT. Kepuh Kencana Arum Mojokerto","author":[{"dropping-particle":"","family":"Permatasari","given":"Oktaviani","non-dropping-particle":"","parse-names":false,"suffix":""}],"container-title":"Journal of Entrepreneurship, Business Development and Economic Educations Research","id":"ITEM-1","issue":"1","issued":{"date-parts":[["2017"]]},"page":"57-66","title":"Pengaruh Disiplin Kerja dan Promosi Jabatan terhadap Kinerja Karyawan PT. Kepuh Kencana Arum Mojokerto","type":"article-journal","volume":"1"},"uris":["http://www.mendeley.com/documents/?uuid=9925851d-ef3e-420f-ab35-5895f0df43f3","http://www.mendeley.com/documents/?uuid=83c8cc0f-778c-4b1e-bbd4-0b2fa39bd8d3"]}],"mendeley":{"formattedCitation":"(Permatasari 2017)","plainTextFormattedCitation":"(Permatasari 2017)","previouslyFormattedCitation":"(Permatasari 2017)"},"properties":{"noteIndex":0},"schema":"https://github.com/citation-style-language/schema/raw/master/csl-citation.json"}</w:instrText>
      </w:r>
      <w:r w:rsidR="000A07B1">
        <w:rPr>
          <w:rFonts w:ascii="Times New Roman" w:hAnsi="Times New Roman" w:cs="Times New Roman"/>
          <w:color w:val="000000" w:themeColor="text1"/>
          <w:sz w:val="24"/>
          <w:szCs w:val="24"/>
        </w:rPr>
        <w:fldChar w:fldCharType="separate"/>
      </w:r>
      <w:r w:rsidR="00797D94" w:rsidRPr="00797D94">
        <w:rPr>
          <w:rFonts w:ascii="Times New Roman" w:hAnsi="Times New Roman" w:cs="Times New Roman"/>
          <w:noProof/>
          <w:color w:val="000000" w:themeColor="text1"/>
          <w:sz w:val="24"/>
          <w:szCs w:val="24"/>
        </w:rPr>
        <w:t>(Permatasari 2017)</w:t>
      </w:r>
      <w:r w:rsidR="000A07B1">
        <w:rPr>
          <w:rFonts w:ascii="Times New Roman" w:hAnsi="Times New Roman" w:cs="Times New Roman"/>
          <w:color w:val="000000" w:themeColor="text1"/>
          <w:sz w:val="24"/>
          <w:szCs w:val="24"/>
        </w:rPr>
        <w:fldChar w:fldCharType="end"/>
      </w:r>
    </w:p>
    <w:p w14:paraId="25F75ECC" w14:textId="20D8A0D0" w:rsidR="00093664" w:rsidRPr="00B11C25" w:rsidRDefault="000A07B1" w:rsidP="00B11C25">
      <w:pPr>
        <w:numPr>
          <w:ilvl w:val="0"/>
          <w:numId w:val="41"/>
        </w:numPr>
        <w:ind w:left="1151" w:hanging="35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bstract":"The purpose of this study is To describe the variables Work Environment, Motivation, Job Stress and Employee Performance. The population in this study amounted to 56 people. To collect the data the researcher used questionnaires. For descriptive and regresion analysis SPSS version 20 were applied. Based on the result of research indicate that 1). Work environment does not significantly affect employee performance, because the work environment culture is well established 2). Motivation of work affect the performance of employees, the better the motivation the better the performance of employees, 3). Job stress affects the performance of employees, the more stress increases the more increases the performance of employees, 4). Motivation is a variable that has a dominant influence on employee performance, so the motivation must be considered well by the leader.","author":[{"dropping-particle":"","family":"Prabowo","given":"Lindu","non-dropping-particle":"","parse-names":false,"suffix":""},{"dropping-particle":"","family":"Sanusi","given":"Anwar","non-dropping-particle":"","parse-names":false,"suffix":""},{"dropping-particle":"","family":"Sumarsono","given":"Tanto","non-dropping-particle":"","parse-names":false,"suffix":""}],"container-title":"Jurnal Penelitian Ilmu Ekonomi","id":"ITEM-1","issue":"1","issued":{"date-parts":[["2018"]]},"page":"24-31","title":"Pengaruh Lingkungan Kerja, Motivasi Kerja Dan Stres Kerja Terhadap Kinerja Pegawai","type":"article-journal","volume":"8"},"uris":["http://www.mendeley.com/documents/?uuid=bba1a1a0-ac17-4c73-8718-4ac5216c946b","http://www.mendeley.com/documents/?uuid=5924c6a7-034c-4a42-97cc-3b6f82096abd"]}],"mendeley":{"formattedCitation":"(Prabowo, Sanusi, and Sumarsono 2018)","manualFormatting":"(Prabowo et al, 2018)","plainTextFormattedCitation":"(Prabowo, Sanusi, and Sumarsono 2018)","previouslyFormattedCitation":"(Prabowo, Sanusi, and Sumarsono 2018)"},"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noProof/>
          <w:color w:val="000000" w:themeColor="text1"/>
          <w:sz w:val="24"/>
          <w:szCs w:val="24"/>
        </w:rPr>
        <w:t xml:space="preserve">(Prabowo </w:t>
      </w:r>
      <w:r w:rsidRPr="000A07B1">
        <w:rPr>
          <w:rFonts w:ascii="Times New Roman" w:eastAsia="Times New Roman" w:hAnsi="Times New Roman" w:cs="Times New Roman"/>
          <w:i/>
          <w:noProof/>
          <w:color w:val="000000" w:themeColor="text1"/>
          <w:sz w:val="24"/>
          <w:szCs w:val="24"/>
        </w:rPr>
        <w:t>et al,</w:t>
      </w:r>
      <w:r w:rsidRPr="000A07B1">
        <w:rPr>
          <w:rFonts w:ascii="Times New Roman" w:eastAsia="Times New Roman" w:hAnsi="Times New Roman" w:cs="Times New Roman"/>
          <w:noProof/>
          <w:color w:val="000000" w:themeColor="text1"/>
          <w:sz w:val="24"/>
          <w:szCs w:val="24"/>
        </w:rPr>
        <w:t xml:space="preserve"> 2018)</w:t>
      </w:r>
      <w:r>
        <w:rPr>
          <w:rFonts w:ascii="Times New Roman" w:eastAsia="Times New Roman" w:hAnsi="Times New Roman" w:cs="Times New Roman"/>
          <w:color w:val="000000" w:themeColor="text1"/>
          <w:sz w:val="24"/>
          <w:szCs w:val="24"/>
        </w:rPr>
        <w:fldChar w:fldCharType="end"/>
      </w:r>
      <w:r w:rsidR="00F45016" w:rsidRPr="00F902BC">
        <w:rPr>
          <w:rFonts w:ascii="Times New Roman" w:eastAsiaTheme="minorHAnsi" w:hAnsi="Times New Roman" w:cs="Times New Roman"/>
          <w:color w:val="000000" w:themeColor="text1"/>
          <w:sz w:val="24"/>
          <w:szCs w:val="24"/>
          <w:lang w:eastAsia="en-US"/>
        </w:rPr>
        <w:t xml:space="preserve">. </w:t>
      </w:r>
      <w:r>
        <w:rPr>
          <w:rFonts w:ascii="Times New Roman" w:eastAsiaTheme="minorHAnsi" w:hAnsi="Times New Roman" w:cs="Times New Roman"/>
          <w:color w:val="000000" w:themeColor="text1"/>
          <w:sz w:val="24"/>
          <w:szCs w:val="24"/>
          <w:lang w:eastAsia="en-US"/>
        </w:rPr>
        <w:fldChar w:fldCharType="begin" w:fldLock="1"/>
      </w:r>
      <w:r w:rsidR="00E01362">
        <w:rPr>
          <w:rFonts w:ascii="Times New Roman" w:eastAsiaTheme="minorHAnsi" w:hAnsi="Times New Roman" w:cs="Times New Roman"/>
          <w:color w:val="000000" w:themeColor="text1"/>
          <w:sz w:val="24"/>
          <w:szCs w:val="24"/>
          <w:lang w:eastAsia="en-US"/>
        </w:rPr>
        <w:instrText>ADDIN CSL_CITATION {"citationItems":[{"id":"ITEM-1","itemData":{"abstract":"This study proves the factors that improve employee performance in Tlatar Boyolali Water Park Ecotourism. The factors analyzed in this study are job stress, work discipline, job satisfaction and employee performance. The population in the study were all permanent employees of Tlatar Boyolali Water Park Ecotourism which won 63 people. The sampling technique uses saturated samples in which the entire population is taken as research samples. Data collection through the collection of questionnaires with a Likert scale. Questionnaire testing using the Classicality test consists of tests of normality, multicolliniarity, heterocedasticity, autocorrelation and linearity as well as additional tests of validity and reliability. From this test shows that the data does not occur and the problem can be submitted for regression testing. The statistical method used is multiple linear regression with a significance level of 5%. Based on the results of the hypothesis it can be concluded that work stress and work discipline are significant on employee performance, while job satisfaction has an effect but is not significant","author":[{"dropping-particle":"","family":"Partika","given":"Pupuh Dwi","non-dropping-particle":"","parse-names":false,"suffix":""},{"dropping-particle":"","family":"Ismanto","given":"Bambang","non-dropping-particle":"","parse-names":false,"suffix":""},{"dropping-particle":"","family":"Rina","given":"Lelahester","non-dropping-particle":"","parse-names":false,"suffix":""}],"container-title":"Jurnal Benefita","id":"ITEM-1","issue":"2","issued":{"date-parts":[["2020"]]},"page":"308-323","title":"Pengaruh Stres Kerja, Disiplin Kerja dan Kepuasan Kerja Terhadap Kinerja Karyawan Ekowisata Taman Air Tlatar Boyolali","type":"article-journal","volume":"5"},"uris":["http://www.mendeley.com/documents/?uuid=b211b1db-849d-4f65-97d1-a9897de8bd11","http://www.mendeley.com/documents/?uuid=6f3d5d2b-afd4-4afb-be44-91974c310068"]}],"mendeley":{"formattedCitation":"(Partika, Ismanto, and Rina 2020)","manualFormatting":"(Partika et al, 2020)","plainTextFormattedCitation":"(Partika, Ismanto, and Rina 2020)","previouslyFormattedCitation":"(Partika, Ismanto, and Rina 2020)"},"properties":{"noteIndex":0},"schema":"https://github.com/citation-style-language/schema/raw/master/csl-citation.json"}</w:instrText>
      </w:r>
      <w:r>
        <w:rPr>
          <w:rFonts w:ascii="Times New Roman" w:eastAsiaTheme="minorHAnsi" w:hAnsi="Times New Roman" w:cs="Times New Roman"/>
          <w:color w:val="000000" w:themeColor="text1"/>
          <w:sz w:val="24"/>
          <w:szCs w:val="24"/>
          <w:lang w:eastAsia="en-US"/>
        </w:rPr>
        <w:fldChar w:fldCharType="separate"/>
      </w:r>
      <w:r>
        <w:rPr>
          <w:rFonts w:ascii="Times New Roman" w:eastAsiaTheme="minorHAnsi" w:hAnsi="Times New Roman" w:cs="Times New Roman"/>
          <w:noProof/>
          <w:color w:val="000000" w:themeColor="text1"/>
          <w:sz w:val="24"/>
          <w:szCs w:val="24"/>
          <w:lang w:eastAsia="en-US"/>
        </w:rPr>
        <w:t xml:space="preserve">(Partika </w:t>
      </w:r>
      <w:r w:rsidRPr="000A07B1">
        <w:rPr>
          <w:rFonts w:ascii="Times New Roman" w:eastAsiaTheme="minorHAnsi" w:hAnsi="Times New Roman" w:cs="Times New Roman"/>
          <w:i/>
          <w:noProof/>
          <w:color w:val="000000" w:themeColor="text1"/>
          <w:sz w:val="24"/>
          <w:szCs w:val="24"/>
          <w:lang w:eastAsia="en-US"/>
        </w:rPr>
        <w:t>et al,</w:t>
      </w:r>
      <w:r w:rsidRPr="000A07B1">
        <w:rPr>
          <w:rFonts w:ascii="Times New Roman" w:eastAsiaTheme="minorHAnsi" w:hAnsi="Times New Roman" w:cs="Times New Roman"/>
          <w:noProof/>
          <w:color w:val="000000" w:themeColor="text1"/>
          <w:sz w:val="24"/>
          <w:szCs w:val="24"/>
          <w:lang w:eastAsia="en-US"/>
        </w:rPr>
        <w:t xml:space="preserve"> 2020)</w:t>
      </w:r>
      <w:r>
        <w:rPr>
          <w:rFonts w:ascii="Times New Roman" w:eastAsiaTheme="minorHAnsi" w:hAnsi="Times New Roman" w:cs="Times New Roman"/>
          <w:color w:val="000000" w:themeColor="text1"/>
          <w:sz w:val="24"/>
          <w:szCs w:val="24"/>
          <w:lang w:eastAsia="en-US"/>
        </w:rPr>
        <w:fldChar w:fldCharType="end"/>
      </w:r>
    </w:p>
    <w:p w14:paraId="1DFC8A3C" w14:textId="77777777" w:rsidR="00B11C25" w:rsidRPr="00F902BC" w:rsidRDefault="00B11C25" w:rsidP="004E3D50">
      <w:pPr>
        <w:spacing w:line="480" w:lineRule="auto"/>
        <w:ind w:left="1151"/>
        <w:jc w:val="both"/>
        <w:rPr>
          <w:rFonts w:ascii="Times New Roman" w:eastAsia="Times New Roman" w:hAnsi="Times New Roman" w:cs="Times New Roman"/>
          <w:color w:val="000000" w:themeColor="text1"/>
          <w:sz w:val="24"/>
          <w:szCs w:val="24"/>
        </w:rPr>
      </w:pPr>
    </w:p>
    <w:p w14:paraId="7C4FD644" w14:textId="77777777" w:rsidR="004570C5" w:rsidRPr="00F902BC" w:rsidRDefault="004570C5" w:rsidP="00947FAC">
      <w:pPr>
        <w:numPr>
          <w:ilvl w:val="0"/>
          <w:numId w:val="8"/>
        </w:numPr>
        <w:spacing w:line="480" w:lineRule="auto"/>
        <w:ind w:left="425" w:hanging="425"/>
        <w:jc w:val="both"/>
        <w:rPr>
          <w:rFonts w:ascii="Times New Roman" w:eastAsia="Times New Roman" w:hAnsi="Times New Roman" w:cs="Times New Roman"/>
          <w:b/>
          <w:color w:val="000000" w:themeColor="text1"/>
          <w:sz w:val="24"/>
          <w:szCs w:val="24"/>
        </w:rPr>
      </w:pPr>
      <w:r w:rsidRPr="00F902BC">
        <w:rPr>
          <w:rFonts w:ascii="Times New Roman" w:eastAsia="Times New Roman" w:hAnsi="Times New Roman" w:cs="Times New Roman"/>
          <w:b/>
          <w:color w:val="000000" w:themeColor="text1"/>
          <w:sz w:val="24"/>
          <w:szCs w:val="24"/>
        </w:rPr>
        <w:t>Hipotesa</w:t>
      </w:r>
    </w:p>
    <w:p w14:paraId="1DDBF0EE" w14:textId="67BE7D2C" w:rsidR="00F45016" w:rsidRPr="00F902BC" w:rsidRDefault="007B47F2" w:rsidP="00DC3DD6">
      <w:pPr>
        <w:spacing w:line="480" w:lineRule="auto"/>
        <w:ind w:left="425" w:firstLine="709"/>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fldChar w:fldCharType="begin" w:fldLock="1"/>
      </w:r>
      <w:r w:rsidR="00E01362">
        <w:rPr>
          <w:rFonts w:ascii="Times New Roman" w:eastAsia="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8eb97ae2-c365-4ce3-9105-945d15aa2cb8"]}],"mendeley":{"formattedCitation":"(Sugiyono 2019)","manualFormatting":"Sugiyono (2019: 99)","plainTextFormattedCitation":"(Sugiyono 2019)","previouslyFormattedCitation":"(Sugiyono 2019)"},"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7B47F2">
        <w:rPr>
          <w:rFonts w:ascii="Times New Roman" w:eastAsia="Times New Roman" w:hAnsi="Times New Roman" w:cs="Times New Roman"/>
          <w:noProof/>
          <w:color w:val="000000" w:themeColor="text1"/>
          <w:sz w:val="24"/>
          <w:szCs w:val="24"/>
        </w:rPr>
        <w:t xml:space="preserve">Sugiyono </w:t>
      </w:r>
      <w:r>
        <w:rPr>
          <w:rFonts w:ascii="Times New Roman" w:eastAsia="Times New Roman" w:hAnsi="Times New Roman" w:cs="Times New Roman"/>
          <w:noProof/>
          <w:color w:val="000000" w:themeColor="text1"/>
          <w:sz w:val="24"/>
          <w:szCs w:val="24"/>
        </w:rPr>
        <w:t>(</w:t>
      </w:r>
      <w:r w:rsidRPr="007B47F2">
        <w:rPr>
          <w:rFonts w:ascii="Times New Roman" w:eastAsia="Times New Roman" w:hAnsi="Times New Roman" w:cs="Times New Roman"/>
          <w:noProof/>
          <w:color w:val="000000" w:themeColor="text1"/>
          <w:sz w:val="24"/>
          <w:szCs w:val="24"/>
        </w:rPr>
        <w:t>2019</w:t>
      </w:r>
      <w:r>
        <w:rPr>
          <w:rFonts w:ascii="Times New Roman" w:eastAsia="Times New Roman" w:hAnsi="Times New Roman" w:cs="Times New Roman"/>
          <w:noProof/>
          <w:color w:val="000000" w:themeColor="text1"/>
          <w:sz w:val="24"/>
          <w:szCs w:val="24"/>
        </w:rPr>
        <w:t>: 99</w:t>
      </w:r>
      <w:r w:rsidRPr="007B47F2">
        <w:rPr>
          <w:rFonts w:ascii="Times New Roman" w:eastAsia="Times New Roman" w:hAnsi="Times New Roman" w:cs="Times New Roman"/>
          <w:noProof/>
          <w:color w:val="000000" w:themeColor="text1"/>
          <w:sz w:val="24"/>
          <w:szCs w:val="24"/>
        </w:rPr>
        <w:t>)</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sidR="00F45016" w:rsidRPr="00F902BC">
        <w:rPr>
          <w:rFonts w:ascii="Times New Roman" w:eastAsia="Times New Roman" w:hAnsi="Times New Roman" w:cs="Times New Roman"/>
          <w:color w:val="000000" w:themeColor="text1"/>
          <w:sz w:val="24"/>
          <w:szCs w:val="24"/>
        </w:rPr>
        <w:t>menyatakan hipotesis merupakan jawaban sementara terhadap rumusan masalah penelitian, yang biasanya disusun dalam bentuk kalimat pernyataan. Dikatakan sementara, karena jawabannya belum didasarkan pada fakta-fakta empiris yang diperoleh melalui pengumpulan data. Berdasarkan uraian diatas dapat dirumuskan hipotesis sebagai berikut:</w:t>
      </w:r>
    </w:p>
    <w:p w14:paraId="19B6A89D" w14:textId="77777777" w:rsidR="00D7348F" w:rsidRPr="00F902BC" w:rsidRDefault="00D7348F" w:rsidP="00947FAC">
      <w:pPr>
        <w:numPr>
          <w:ilvl w:val="0"/>
          <w:numId w:val="4"/>
        </w:numPr>
        <w:spacing w:line="480" w:lineRule="auto"/>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iduga insentif, promosi jabatan dan stres kerja secara simultan berpengaruh positif dan signifikan terhadap kinerja karyawan Koperasi Simpan Pinjam dan Pembiayaan Syariah Bina Insan Mandiri Karanganyar.</w:t>
      </w:r>
    </w:p>
    <w:p w14:paraId="0F6F53D3" w14:textId="77777777" w:rsidR="00D7348F" w:rsidRPr="00F902BC" w:rsidRDefault="00D7348F" w:rsidP="00947FAC">
      <w:pPr>
        <w:numPr>
          <w:ilvl w:val="0"/>
          <w:numId w:val="4"/>
        </w:numPr>
        <w:spacing w:line="480" w:lineRule="auto"/>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iduga insentif berpengaruh positif dan signifikan terhadap kinerja karyawan Koperasi Simpan Pinjam dan Pembiayaan Syariah Bina Insan Mandiri Karanganyar.</w:t>
      </w:r>
    </w:p>
    <w:p w14:paraId="3CEF6F63" w14:textId="77777777" w:rsidR="00D7348F" w:rsidRPr="00F902BC" w:rsidRDefault="00D7348F" w:rsidP="00947FAC">
      <w:pPr>
        <w:numPr>
          <w:ilvl w:val="0"/>
          <w:numId w:val="4"/>
        </w:numPr>
        <w:spacing w:line="480" w:lineRule="auto"/>
        <w:jc w:val="both"/>
        <w:rPr>
          <w:rFonts w:ascii="Times New Roman" w:eastAsia="Times New Roman" w:hAnsi="Times New Roman" w:cs="Times New Roman"/>
          <w:color w:val="000000" w:themeColor="text1"/>
          <w:sz w:val="24"/>
          <w:szCs w:val="24"/>
        </w:rPr>
      </w:pPr>
      <w:r w:rsidRPr="00F902BC">
        <w:rPr>
          <w:rFonts w:ascii="Times New Roman" w:eastAsia="Times New Roman" w:hAnsi="Times New Roman" w:cs="Times New Roman"/>
          <w:color w:val="000000" w:themeColor="text1"/>
          <w:sz w:val="24"/>
          <w:szCs w:val="24"/>
        </w:rPr>
        <w:t>Diduga promosi jabatan berpengaruh positif dan signifikan terhadap kinerja karyawan Koperasi Simpan Pinjam dan Pembiayaan Syariah Bina Insan Mandiri Karanganyar.</w:t>
      </w:r>
    </w:p>
    <w:p w14:paraId="6EEAFCB4" w14:textId="357B0453" w:rsidR="00B66D6F" w:rsidRPr="00476795" w:rsidRDefault="00D7348F" w:rsidP="00F90D85">
      <w:pPr>
        <w:numPr>
          <w:ilvl w:val="0"/>
          <w:numId w:val="4"/>
        </w:numPr>
        <w:spacing w:line="480" w:lineRule="auto"/>
        <w:jc w:val="both"/>
        <w:rPr>
          <w:rFonts w:ascii="Times New Roman" w:eastAsia="Times New Roman" w:hAnsi="Times New Roman" w:cs="Times New Roman"/>
          <w:b/>
          <w:color w:val="000000" w:themeColor="text1"/>
          <w:sz w:val="24"/>
          <w:szCs w:val="24"/>
        </w:rPr>
      </w:pPr>
      <w:r w:rsidRPr="00476795">
        <w:rPr>
          <w:rFonts w:ascii="Times New Roman" w:eastAsia="Times New Roman" w:hAnsi="Times New Roman" w:cs="Times New Roman"/>
          <w:color w:val="000000" w:themeColor="text1"/>
          <w:sz w:val="24"/>
          <w:szCs w:val="24"/>
        </w:rPr>
        <w:t>Diduga stress kerja berpengaruh positif dan signifikan terhadap kinerja karyawan Koperasi Simpan Pinjam dan Pembiayaan Syariah</w:t>
      </w:r>
      <w:r w:rsidR="001B3F57" w:rsidRPr="00476795">
        <w:rPr>
          <w:rFonts w:ascii="Times New Roman" w:eastAsia="Times New Roman" w:hAnsi="Times New Roman" w:cs="Times New Roman"/>
          <w:color w:val="000000" w:themeColor="text1"/>
          <w:sz w:val="24"/>
          <w:szCs w:val="24"/>
        </w:rPr>
        <w:t xml:space="preserve"> Bina Insan Mandir</w:t>
      </w:r>
      <w:r w:rsidR="00476795" w:rsidRPr="00476795">
        <w:rPr>
          <w:rFonts w:ascii="Times New Roman" w:eastAsia="Times New Roman" w:hAnsi="Times New Roman" w:cs="Times New Roman"/>
          <w:color w:val="000000" w:themeColor="text1"/>
          <w:sz w:val="24"/>
          <w:szCs w:val="24"/>
        </w:rPr>
        <w:t>i Karanganyar.</w:t>
      </w:r>
    </w:p>
    <w:sectPr w:rsidR="00B66D6F" w:rsidRPr="00476795" w:rsidSect="001670DA">
      <w:headerReference w:type="default" r:id="rId8"/>
      <w:footerReference w:type="first" r:id="rId9"/>
      <w:pgSz w:w="11906" w:h="16838"/>
      <w:pgMar w:top="2268" w:right="1701" w:bottom="1701" w:left="2268" w:header="709" w:footer="709" w:gutter="0"/>
      <w:pgNumType w:start="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6298F7" w14:textId="77777777" w:rsidR="00DF628A" w:rsidRDefault="00DF628A" w:rsidP="003C44A8">
      <w:r>
        <w:separator/>
      </w:r>
    </w:p>
  </w:endnote>
  <w:endnote w:type="continuationSeparator" w:id="0">
    <w:p w14:paraId="6E9E9704" w14:textId="77777777" w:rsidR="00DF628A" w:rsidRDefault="00DF628A" w:rsidP="003C4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6126388"/>
      <w:docPartObj>
        <w:docPartGallery w:val="Page Numbers (Bottom of Page)"/>
        <w:docPartUnique/>
      </w:docPartObj>
    </w:sdtPr>
    <w:sdtEndPr>
      <w:rPr>
        <w:noProof/>
      </w:rPr>
    </w:sdtEndPr>
    <w:sdtContent>
      <w:p w14:paraId="6A77F72E" w14:textId="53B474E2" w:rsidR="001670DA" w:rsidRDefault="001670D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4BC80E5" w14:textId="77777777" w:rsidR="001670DA" w:rsidRDefault="001670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DB2910" w14:textId="77777777" w:rsidR="00DF628A" w:rsidRDefault="00DF628A" w:rsidP="003C44A8">
      <w:r>
        <w:separator/>
      </w:r>
    </w:p>
  </w:footnote>
  <w:footnote w:type="continuationSeparator" w:id="0">
    <w:p w14:paraId="4CBBB65F" w14:textId="77777777" w:rsidR="00DF628A" w:rsidRDefault="00DF628A" w:rsidP="003C44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6472240"/>
      <w:docPartObj>
        <w:docPartGallery w:val="Page Numbers (Top of Page)"/>
        <w:docPartUnique/>
      </w:docPartObj>
    </w:sdtPr>
    <w:sdtEndPr>
      <w:rPr>
        <w:noProof/>
      </w:rPr>
    </w:sdtEndPr>
    <w:sdtContent>
      <w:p w14:paraId="529990A5" w14:textId="3967D495" w:rsidR="001670DA" w:rsidRDefault="001670DA">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66F01DE9" w14:textId="77777777" w:rsidR="009E5268" w:rsidRDefault="009E52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2E"/>
    <w:multiLevelType w:val="hybridMultilevel"/>
    <w:tmpl w:val="8986442E"/>
    <w:lvl w:ilvl="0" w:tplc="04210019">
      <w:start w:val="1"/>
      <w:numFmt w:val="lowerLetter"/>
      <w:lvlText w:val="%1."/>
      <w:lvlJc w:val="left"/>
      <w:pPr>
        <w:ind w:left="2130" w:hanging="360"/>
      </w:pPr>
    </w:lvl>
    <w:lvl w:ilvl="1" w:tplc="04090019" w:tentative="1">
      <w:start w:val="1"/>
      <w:numFmt w:val="lowerLetter"/>
      <w:lvlText w:val="%2."/>
      <w:lvlJc w:val="left"/>
      <w:pPr>
        <w:ind w:left="2850" w:hanging="360"/>
      </w:pPr>
    </w:lvl>
    <w:lvl w:ilvl="2" w:tplc="0409001B" w:tentative="1">
      <w:start w:val="1"/>
      <w:numFmt w:val="lowerRoman"/>
      <w:lvlText w:val="%3."/>
      <w:lvlJc w:val="right"/>
      <w:pPr>
        <w:ind w:left="3570" w:hanging="180"/>
      </w:pPr>
    </w:lvl>
    <w:lvl w:ilvl="3" w:tplc="0409000F" w:tentative="1">
      <w:start w:val="1"/>
      <w:numFmt w:val="decimal"/>
      <w:lvlText w:val="%4."/>
      <w:lvlJc w:val="left"/>
      <w:pPr>
        <w:ind w:left="4290" w:hanging="360"/>
      </w:pPr>
    </w:lvl>
    <w:lvl w:ilvl="4" w:tplc="04090019" w:tentative="1">
      <w:start w:val="1"/>
      <w:numFmt w:val="lowerLetter"/>
      <w:lvlText w:val="%5."/>
      <w:lvlJc w:val="left"/>
      <w:pPr>
        <w:ind w:left="5010" w:hanging="360"/>
      </w:pPr>
    </w:lvl>
    <w:lvl w:ilvl="5" w:tplc="0409001B" w:tentative="1">
      <w:start w:val="1"/>
      <w:numFmt w:val="lowerRoman"/>
      <w:lvlText w:val="%6."/>
      <w:lvlJc w:val="right"/>
      <w:pPr>
        <w:ind w:left="5730" w:hanging="180"/>
      </w:pPr>
    </w:lvl>
    <w:lvl w:ilvl="6" w:tplc="0409000F" w:tentative="1">
      <w:start w:val="1"/>
      <w:numFmt w:val="decimal"/>
      <w:lvlText w:val="%7."/>
      <w:lvlJc w:val="left"/>
      <w:pPr>
        <w:ind w:left="6450" w:hanging="360"/>
      </w:pPr>
    </w:lvl>
    <w:lvl w:ilvl="7" w:tplc="04090019" w:tentative="1">
      <w:start w:val="1"/>
      <w:numFmt w:val="lowerLetter"/>
      <w:lvlText w:val="%8."/>
      <w:lvlJc w:val="left"/>
      <w:pPr>
        <w:ind w:left="7170" w:hanging="360"/>
      </w:pPr>
    </w:lvl>
    <w:lvl w:ilvl="8" w:tplc="0409001B" w:tentative="1">
      <w:start w:val="1"/>
      <w:numFmt w:val="lowerRoman"/>
      <w:lvlText w:val="%9."/>
      <w:lvlJc w:val="right"/>
      <w:pPr>
        <w:ind w:left="7890" w:hanging="180"/>
      </w:pPr>
    </w:lvl>
  </w:abstractNum>
  <w:abstractNum w:abstractNumId="1">
    <w:nsid w:val="027037E1"/>
    <w:multiLevelType w:val="hybridMultilevel"/>
    <w:tmpl w:val="F37A2414"/>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nsid w:val="02F51E3D"/>
    <w:multiLevelType w:val="hybridMultilevel"/>
    <w:tmpl w:val="7AA8DC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EA614A"/>
    <w:multiLevelType w:val="hybridMultilevel"/>
    <w:tmpl w:val="3F5644A4"/>
    <w:lvl w:ilvl="0" w:tplc="3AD0A6D0">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4806119"/>
    <w:multiLevelType w:val="hybridMultilevel"/>
    <w:tmpl w:val="CE92423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nsid w:val="05CF0BC6"/>
    <w:multiLevelType w:val="hybridMultilevel"/>
    <w:tmpl w:val="C8F4BA1E"/>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6">
    <w:nsid w:val="08CC2A96"/>
    <w:multiLevelType w:val="hybridMultilevel"/>
    <w:tmpl w:val="12547F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9616E48"/>
    <w:multiLevelType w:val="hybridMultilevel"/>
    <w:tmpl w:val="0F9E89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B1250D3"/>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0BA329C5"/>
    <w:multiLevelType w:val="hybridMultilevel"/>
    <w:tmpl w:val="70C84A34"/>
    <w:lvl w:ilvl="0" w:tplc="4F921DEC">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0">
    <w:nsid w:val="0C0A7C58"/>
    <w:multiLevelType w:val="hybridMultilevel"/>
    <w:tmpl w:val="FB0201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CDC14CD"/>
    <w:multiLevelType w:val="hybridMultilevel"/>
    <w:tmpl w:val="C5864C44"/>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08C0089"/>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nsid w:val="116D266F"/>
    <w:multiLevelType w:val="hybridMultilevel"/>
    <w:tmpl w:val="B0240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4">
    <w:nsid w:val="132E7C6E"/>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5">
    <w:nsid w:val="13874C81"/>
    <w:multiLevelType w:val="hybridMultilevel"/>
    <w:tmpl w:val="47B07C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4897509"/>
    <w:multiLevelType w:val="hybridMultilevel"/>
    <w:tmpl w:val="7126503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14D26CA5"/>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166010E2"/>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nsid w:val="18F47587"/>
    <w:multiLevelType w:val="hybridMultilevel"/>
    <w:tmpl w:val="696CEFA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ABA7941"/>
    <w:multiLevelType w:val="hybridMultilevel"/>
    <w:tmpl w:val="34C8266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1">
    <w:nsid w:val="1B537BB9"/>
    <w:multiLevelType w:val="hybridMultilevel"/>
    <w:tmpl w:val="53CABE00"/>
    <w:lvl w:ilvl="0" w:tplc="04090011">
      <w:start w:val="1"/>
      <w:numFmt w:val="decimal"/>
      <w:lvlText w:val="%1)"/>
      <w:lvlJc w:val="left"/>
      <w:pPr>
        <w:ind w:left="2211" w:hanging="360"/>
      </w:pPr>
    </w:lvl>
    <w:lvl w:ilvl="1" w:tplc="04090019" w:tentative="1">
      <w:start w:val="1"/>
      <w:numFmt w:val="lowerLetter"/>
      <w:lvlText w:val="%2."/>
      <w:lvlJc w:val="left"/>
      <w:pPr>
        <w:ind w:left="2931" w:hanging="360"/>
      </w:pPr>
    </w:lvl>
    <w:lvl w:ilvl="2" w:tplc="0409001B" w:tentative="1">
      <w:start w:val="1"/>
      <w:numFmt w:val="lowerRoman"/>
      <w:lvlText w:val="%3."/>
      <w:lvlJc w:val="right"/>
      <w:pPr>
        <w:ind w:left="3651" w:hanging="180"/>
      </w:pPr>
    </w:lvl>
    <w:lvl w:ilvl="3" w:tplc="0409000F" w:tentative="1">
      <w:start w:val="1"/>
      <w:numFmt w:val="decimal"/>
      <w:lvlText w:val="%4."/>
      <w:lvlJc w:val="left"/>
      <w:pPr>
        <w:ind w:left="4371" w:hanging="360"/>
      </w:pPr>
    </w:lvl>
    <w:lvl w:ilvl="4" w:tplc="04090019" w:tentative="1">
      <w:start w:val="1"/>
      <w:numFmt w:val="lowerLetter"/>
      <w:lvlText w:val="%5."/>
      <w:lvlJc w:val="left"/>
      <w:pPr>
        <w:ind w:left="5091" w:hanging="360"/>
      </w:pPr>
    </w:lvl>
    <w:lvl w:ilvl="5" w:tplc="0409001B" w:tentative="1">
      <w:start w:val="1"/>
      <w:numFmt w:val="lowerRoman"/>
      <w:lvlText w:val="%6."/>
      <w:lvlJc w:val="right"/>
      <w:pPr>
        <w:ind w:left="5811" w:hanging="180"/>
      </w:pPr>
    </w:lvl>
    <w:lvl w:ilvl="6" w:tplc="0409000F" w:tentative="1">
      <w:start w:val="1"/>
      <w:numFmt w:val="decimal"/>
      <w:lvlText w:val="%7."/>
      <w:lvlJc w:val="left"/>
      <w:pPr>
        <w:ind w:left="6531" w:hanging="360"/>
      </w:pPr>
    </w:lvl>
    <w:lvl w:ilvl="7" w:tplc="04090019" w:tentative="1">
      <w:start w:val="1"/>
      <w:numFmt w:val="lowerLetter"/>
      <w:lvlText w:val="%8."/>
      <w:lvlJc w:val="left"/>
      <w:pPr>
        <w:ind w:left="7251" w:hanging="360"/>
      </w:pPr>
    </w:lvl>
    <w:lvl w:ilvl="8" w:tplc="0409001B" w:tentative="1">
      <w:start w:val="1"/>
      <w:numFmt w:val="lowerRoman"/>
      <w:lvlText w:val="%9."/>
      <w:lvlJc w:val="right"/>
      <w:pPr>
        <w:ind w:left="7971" w:hanging="180"/>
      </w:pPr>
    </w:lvl>
  </w:abstractNum>
  <w:abstractNum w:abstractNumId="22">
    <w:nsid w:val="1BD01FF2"/>
    <w:multiLevelType w:val="hybridMultilevel"/>
    <w:tmpl w:val="5B9CF11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1CC14167"/>
    <w:multiLevelType w:val="hybridMultilevel"/>
    <w:tmpl w:val="5DCCC034"/>
    <w:lvl w:ilvl="0" w:tplc="0F94FBEE">
      <w:start w:val="1"/>
      <w:numFmt w:val="decimal"/>
      <w:lvlText w:val="%1."/>
      <w:lvlJc w:val="left"/>
      <w:pPr>
        <w:ind w:left="1145" w:hanging="360"/>
      </w:pPr>
      <w:rPr>
        <w:b w:val="0"/>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24">
    <w:nsid w:val="1DC01774"/>
    <w:multiLevelType w:val="hybridMultilevel"/>
    <w:tmpl w:val="DB5846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1E09707C"/>
    <w:multiLevelType w:val="hybridMultilevel"/>
    <w:tmpl w:val="DDEAF5DC"/>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6">
    <w:nsid w:val="1E624AFB"/>
    <w:multiLevelType w:val="hybridMultilevel"/>
    <w:tmpl w:val="B0BCBB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06744C8"/>
    <w:multiLevelType w:val="hybridMultilevel"/>
    <w:tmpl w:val="78469ACA"/>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20B8694E"/>
    <w:multiLevelType w:val="hybridMultilevel"/>
    <w:tmpl w:val="2F4C05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29">
    <w:nsid w:val="2118560B"/>
    <w:multiLevelType w:val="hybridMultilevel"/>
    <w:tmpl w:val="0EDA254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0">
    <w:nsid w:val="235E0044"/>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1">
    <w:nsid w:val="2B3C5A1E"/>
    <w:multiLevelType w:val="hybridMultilevel"/>
    <w:tmpl w:val="400A347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2BF5082D"/>
    <w:multiLevelType w:val="hybridMultilevel"/>
    <w:tmpl w:val="20E44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E5362B6"/>
    <w:multiLevelType w:val="hybridMultilevel"/>
    <w:tmpl w:val="9A4CFFC8"/>
    <w:lvl w:ilvl="0" w:tplc="4AFAD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4">
    <w:nsid w:val="31C80AFF"/>
    <w:multiLevelType w:val="hybridMultilevel"/>
    <w:tmpl w:val="E848A93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322B603A"/>
    <w:multiLevelType w:val="hybridMultilevel"/>
    <w:tmpl w:val="B8FE87D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32DA2140"/>
    <w:multiLevelType w:val="hybridMultilevel"/>
    <w:tmpl w:val="A0A0949A"/>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37">
    <w:nsid w:val="333F3EDE"/>
    <w:multiLevelType w:val="hybridMultilevel"/>
    <w:tmpl w:val="7E04D67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nsid w:val="334925B5"/>
    <w:multiLevelType w:val="hybridMultilevel"/>
    <w:tmpl w:val="97A4DFDA"/>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39">
    <w:nsid w:val="348C25D6"/>
    <w:multiLevelType w:val="hybridMultilevel"/>
    <w:tmpl w:val="BC2A41F8"/>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0">
    <w:nsid w:val="350D6997"/>
    <w:multiLevelType w:val="hybridMultilevel"/>
    <w:tmpl w:val="AAB80180"/>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1">
    <w:nsid w:val="35861CC5"/>
    <w:multiLevelType w:val="hybridMultilevel"/>
    <w:tmpl w:val="B4DAC198"/>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42">
    <w:nsid w:val="37E224DD"/>
    <w:multiLevelType w:val="hybridMultilevel"/>
    <w:tmpl w:val="088668D8"/>
    <w:lvl w:ilvl="0" w:tplc="5E6EF672">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43">
    <w:nsid w:val="382230EC"/>
    <w:multiLevelType w:val="hybridMultilevel"/>
    <w:tmpl w:val="F4C829E2"/>
    <w:lvl w:ilvl="0" w:tplc="B9A6C29C">
      <w:start w:val="2"/>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3BB66297"/>
    <w:multiLevelType w:val="hybridMultilevel"/>
    <w:tmpl w:val="E83E38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E3665EE"/>
    <w:multiLevelType w:val="hybridMultilevel"/>
    <w:tmpl w:val="1700C050"/>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6">
    <w:nsid w:val="3EFA4D88"/>
    <w:multiLevelType w:val="hybridMultilevel"/>
    <w:tmpl w:val="DD90772A"/>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7">
    <w:nsid w:val="435B46DE"/>
    <w:multiLevelType w:val="hybridMultilevel"/>
    <w:tmpl w:val="50E4B1A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8">
    <w:nsid w:val="45C713AF"/>
    <w:multiLevelType w:val="hybridMultilevel"/>
    <w:tmpl w:val="A69AF2F6"/>
    <w:lvl w:ilvl="0" w:tplc="B4AA4A30">
      <w:start w:val="5"/>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4A36453A"/>
    <w:multiLevelType w:val="multilevel"/>
    <w:tmpl w:val="14D26C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nsid w:val="4F1B0757"/>
    <w:multiLevelType w:val="hybridMultilevel"/>
    <w:tmpl w:val="B2FCF03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1">
    <w:nsid w:val="4F3603DA"/>
    <w:multiLevelType w:val="hybridMultilevel"/>
    <w:tmpl w:val="9FB08AEE"/>
    <w:lvl w:ilvl="0" w:tplc="7EC6E62A">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52">
    <w:nsid w:val="4F7807A2"/>
    <w:multiLevelType w:val="hybridMultilevel"/>
    <w:tmpl w:val="F77AA2F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FA41DA0"/>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03669CD"/>
    <w:multiLevelType w:val="hybridMultilevel"/>
    <w:tmpl w:val="5EAAFC4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5">
    <w:nsid w:val="50F34331"/>
    <w:multiLevelType w:val="hybridMultilevel"/>
    <w:tmpl w:val="197E4A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51C81E56"/>
    <w:multiLevelType w:val="hybridMultilevel"/>
    <w:tmpl w:val="EE92E99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7">
    <w:nsid w:val="52606DFE"/>
    <w:multiLevelType w:val="hybridMultilevel"/>
    <w:tmpl w:val="FB44F2A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nsid w:val="56316F45"/>
    <w:multiLevelType w:val="hybridMultilevel"/>
    <w:tmpl w:val="2822F20E"/>
    <w:lvl w:ilvl="0" w:tplc="4676970C">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59">
    <w:nsid w:val="58A87A7E"/>
    <w:multiLevelType w:val="hybridMultilevel"/>
    <w:tmpl w:val="25021A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9AF4E03"/>
    <w:multiLevelType w:val="hybridMultilevel"/>
    <w:tmpl w:val="F37C5E0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5C8A6856"/>
    <w:multiLevelType w:val="hybridMultilevel"/>
    <w:tmpl w:val="45322522"/>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62">
    <w:nsid w:val="5C992745"/>
    <w:multiLevelType w:val="hybridMultilevel"/>
    <w:tmpl w:val="A40C075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3">
    <w:nsid w:val="5CFF5CD2"/>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4">
    <w:nsid w:val="5DC46075"/>
    <w:multiLevelType w:val="hybridMultilevel"/>
    <w:tmpl w:val="DCE4A266"/>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5">
    <w:nsid w:val="60183A35"/>
    <w:multiLevelType w:val="hybridMultilevel"/>
    <w:tmpl w:val="6D28F8B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6">
    <w:nsid w:val="61C92E3A"/>
    <w:multiLevelType w:val="hybridMultilevel"/>
    <w:tmpl w:val="2252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nsid w:val="62011C42"/>
    <w:multiLevelType w:val="hybridMultilevel"/>
    <w:tmpl w:val="9A3A21F6"/>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8">
    <w:nsid w:val="62022EA1"/>
    <w:multiLevelType w:val="hybridMultilevel"/>
    <w:tmpl w:val="BC18769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9">
    <w:nsid w:val="63F02E81"/>
    <w:multiLevelType w:val="hybridMultilevel"/>
    <w:tmpl w:val="C37615A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0">
    <w:nsid w:val="6414240E"/>
    <w:multiLevelType w:val="hybridMultilevel"/>
    <w:tmpl w:val="E2EAE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4A90408"/>
    <w:multiLevelType w:val="hybridMultilevel"/>
    <w:tmpl w:val="4CF83D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683F00F8"/>
    <w:multiLevelType w:val="hybridMultilevel"/>
    <w:tmpl w:val="C1ECFCAC"/>
    <w:lvl w:ilvl="0" w:tplc="63FAF14E">
      <w:start w:val="1"/>
      <w:numFmt w:val="decimal"/>
      <w:lvlText w:val="%1."/>
      <w:lvlJc w:val="left"/>
      <w:pPr>
        <w:ind w:left="785" w:hanging="360"/>
      </w:pPr>
      <w:rPr>
        <w:rFonts w:eastAsia="Calibri" w:hint="default"/>
        <w:b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73">
    <w:nsid w:val="69EE2C5A"/>
    <w:multiLevelType w:val="hybridMultilevel"/>
    <w:tmpl w:val="CA6AF344"/>
    <w:lvl w:ilvl="0" w:tplc="0421000F">
      <w:start w:val="1"/>
      <w:numFmt w:val="decimal"/>
      <w:lvlText w:val="%1."/>
      <w:lvlJc w:val="left"/>
      <w:pPr>
        <w:ind w:left="928" w:hanging="360"/>
      </w:pPr>
      <w:rPr>
        <w:rFonts w:hint="default"/>
        <w:color w:val="000000"/>
      </w:rPr>
    </w:lvl>
    <w:lvl w:ilvl="1" w:tplc="04210003" w:tentative="1">
      <w:start w:val="1"/>
      <w:numFmt w:val="bullet"/>
      <w:lvlText w:val="o"/>
      <w:lvlJc w:val="left"/>
      <w:pPr>
        <w:ind w:left="1648" w:hanging="360"/>
      </w:pPr>
      <w:rPr>
        <w:rFonts w:ascii="Courier New" w:hAnsi="Courier New" w:hint="default"/>
      </w:rPr>
    </w:lvl>
    <w:lvl w:ilvl="2" w:tplc="04210005" w:tentative="1">
      <w:start w:val="1"/>
      <w:numFmt w:val="bullet"/>
      <w:lvlText w:val=""/>
      <w:lvlJc w:val="left"/>
      <w:pPr>
        <w:ind w:left="2368" w:hanging="360"/>
      </w:pPr>
      <w:rPr>
        <w:rFonts w:ascii="Wingdings" w:hAnsi="Wingdings" w:hint="default"/>
      </w:rPr>
    </w:lvl>
    <w:lvl w:ilvl="3" w:tplc="04210001" w:tentative="1">
      <w:start w:val="1"/>
      <w:numFmt w:val="bullet"/>
      <w:lvlText w:val=""/>
      <w:lvlJc w:val="left"/>
      <w:pPr>
        <w:ind w:left="3088" w:hanging="360"/>
      </w:pPr>
      <w:rPr>
        <w:rFonts w:ascii="Symbol" w:hAnsi="Symbol" w:hint="default"/>
      </w:rPr>
    </w:lvl>
    <w:lvl w:ilvl="4" w:tplc="04210003" w:tentative="1">
      <w:start w:val="1"/>
      <w:numFmt w:val="bullet"/>
      <w:lvlText w:val="o"/>
      <w:lvlJc w:val="left"/>
      <w:pPr>
        <w:ind w:left="3808" w:hanging="360"/>
      </w:pPr>
      <w:rPr>
        <w:rFonts w:ascii="Courier New" w:hAnsi="Courier New" w:hint="default"/>
      </w:rPr>
    </w:lvl>
    <w:lvl w:ilvl="5" w:tplc="04210005" w:tentative="1">
      <w:start w:val="1"/>
      <w:numFmt w:val="bullet"/>
      <w:lvlText w:val=""/>
      <w:lvlJc w:val="left"/>
      <w:pPr>
        <w:ind w:left="4528" w:hanging="360"/>
      </w:pPr>
      <w:rPr>
        <w:rFonts w:ascii="Wingdings" w:hAnsi="Wingdings" w:hint="default"/>
      </w:rPr>
    </w:lvl>
    <w:lvl w:ilvl="6" w:tplc="04210001" w:tentative="1">
      <w:start w:val="1"/>
      <w:numFmt w:val="bullet"/>
      <w:lvlText w:val=""/>
      <w:lvlJc w:val="left"/>
      <w:pPr>
        <w:ind w:left="5248" w:hanging="360"/>
      </w:pPr>
      <w:rPr>
        <w:rFonts w:ascii="Symbol" w:hAnsi="Symbol" w:hint="default"/>
      </w:rPr>
    </w:lvl>
    <w:lvl w:ilvl="7" w:tplc="04210003" w:tentative="1">
      <w:start w:val="1"/>
      <w:numFmt w:val="bullet"/>
      <w:lvlText w:val="o"/>
      <w:lvlJc w:val="left"/>
      <w:pPr>
        <w:ind w:left="5968" w:hanging="360"/>
      </w:pPr>
      <w:rPr>
        <w:rFonts w:ascii="Courier New" w:hAnsi="Courier New" w:hint="default"/>
      </w:rPr>
    </w:lvl>
    <w:lvl w:ilvl="8" w:tplc="04210005" w:tentative="1">
      <w:start w:val="1"/>
      <w:numFmt w:val="bullet"/>
      <w:lvlText w:val=""/>
      <w:lvlJc w:val="left"/>
      <w:pPr>
        <w:ind w:left="6688" w:hanging="360"/>
      </w:pPr>
      <w:rPr>
        <w:rFonts w:ascii="Wingdings" w:hAnsi="Wingdings" w:hint="default"/>
      </w:rPr>
    </w:lvl>
  </w:abstractNum>
  <w:abstractNum w:abstractNumId="74">
    <w:nsid w:val="6A6E5818"/>
    <w:multiLevelType w:val="hybridMultilevel"/>
    <w:tmpl w:val="678E0B2C"/>
    <w:lvl w:ilvl="0" w:tplc="04210019">
      <w:start w:val="1"/>
      <w:numFmt w:val="lowerLetter"/>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5">
    <w:nsid w:val="6ACF42CA"/>
    <w:multiLevelType w:val="hybridMultilevel"/>
    <w:tmpl w:val="DEFCE2B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76">
    <w:nsid w:val="6BE91E14"/>
    <w:multiLevelType w:val="hybridMultilevel"/>
    <w:tmpl w:val="0BF0466A"/>
    <w:lvl w:ilvl="0" w:tplc="C80C1C3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77">
    <w:nsid w:val="6C3336CD"/>
    <w:multiLevelType w:val="hybridMultilevel"/>
    <w:tmpl w:val="36388CC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nsid w:val="6D0B0EFB"/>
    <w:multiLevelType w:val="hybridMultilevel"/>
    <w:tmpl w:val="CD388AA6"/>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79">
    <w:nsid w:val="6D10408C"/>
    <w:multiLevelType w:val="hybridMultilevel"/>
    <w:tmpl w:val="B7140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6D371D85"/>
    <w:multiLevelType w:val="hybridMultilevel"/>
    <w:tmpl w:val="5628ABD2"/>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1">
    <w:nsid w:val="6D912BA4"/>
    <w:multiLevelType w:val="hybridMultilevel"/>
    <w:tmpl w:val="637E31E2"/>
    <w:lvl w:ilvl="0" w:tplc="B35EB6AC">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82">
    <w:nsid w:val="6DA9289E"/>
    <w:multiLevelType w:val="hybridMultilevel"/>
    <w:tmpl w:val="7E04D67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3">
    <w:nsid w:val="6E5B60D4"/>
    <w:multiLevelType w:val="hybridMultilevel"/>
    <w:tmpl w:val="065A090E"/>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84">
    <w:nsid w:val="6F473C08"/>
    <w:multiLevelType w:val="hybridMultilevel"/>
    <w:tmpl w:val="132CD83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5">
    <w:nsid w:val="70386E3F"/>
    <w:multiLevelType w:val="hybridMultilevel"/>
    <w:tmpl w:val="5D5C1BC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6">
    <w:nsid w:val="71ED6D25"/>
    <w:multiLevelType w:val="hybridMultilevel"/>
    <w:tmpl w:val="0C22D89E"/>
    <w:lvl w:ilvl="0" w:tplc="0B921B48">
      <w:start w:val="3"/>
      <w:numFmt w:val="decimal"/>
      <w:lvlText w:val="%1."/>
      <w:lvlJc w:val="left"/>
      <w:pPr>
        <w:ind w:left="78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7">
    <w:nsid w:val="76836403"/>
    <w:multiLevelType w:val="hybridMultilevel"/>
    <w:tmpl w:val="954AD8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nsid w:val="76A86490"/>
    <w:multiLevelType w:val="hybridMultilevel"/>
    <w:tmpl w:val="EE92E99C"/>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9">
    <w:nsid w:val="784546F3"/>
    <w:multiLevelType w:val="hybridMultilevel"/>
    <w:tmpl w:val="CE924232"/>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0">
    <w:nsid w:val="797308BA"/>
    <w:multiLevelType w:val="hybridMultilevel"/>
    <w:tmpl w:val="FFA61BC6"/>
    <w:lvl w:ilvl="0" w:tplc="0BB6A5F4">
      <w:start w:val="6"/>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nsid w:val="797A0029"/>
    <w:multiLevelType w:val="hybridMultilevel"/>
    <w:tmpl w:val="AA9C98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2">
    <w:nsid w:val="7B2F7B5E"/>
    <w:multiLevelType w:val="hybridMultilevel"/>
    <w:tmpl w:val="211A30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nsid w:val="7B680EBE"/>
    <w:multiLevelType w:val="hybridMultilevel"/>
    <w:tmpl w:val="6D40AEE0"/>
    <w:lvl w:ilvl="0" w:tplc="04210011">
      <w:start w:val="1"/>
      <w:numFmt w:val="decimal"/>
      <w:lvlText w:val="%1)"/>
      <w:lvlJc w:val="left"/>
      <w:pPr>
        <w:ind w:left="1871" w:hanging="360"/>
      </w:pPr>
    </w:lvl>
    <w:lvl w:ilvl="1" w:tplc="04210019" w:tentative="1">
      <w:start w:val="1"/>
      <w:numFmt w:val="lowerLetter"/>
      <w:lvlText w:val="%2."/>
      <w:lvlJc w:val="left"/>
      <w:pPr>
        <w:ind w:left="2591" w:hanging="360"/>
      </w:pPr>
    </w:lvl>
    <w:lvl w:ilvl="2" w:tplc="0421001B" w:tentative="1">
      <w:start w:val="1"/>
      <w:numFmt w:val="lowerRoman"/>
      <w:lvlText w:val="%3."/>
      <w:lvlJc w:val="right"/>
      <w:pPr>
        <w:ind w:left="3311" w:hanging="180"/>
      </w:pPr>
    </w:lvl>
    <w:lvl w:ilvl="3" w:tplc="0421000F" w:tentative="1">
      <w:start w:val="1"/>
      <w:numFmt w:val="decimal"/>
      <w:lvlText w:val="%4."/>
      <w:lvlJc w:val="left"/>
      <w:pPr>
        <w:ind w:left="4031" w:hanging="360"/>
      </w:pPr>
    </w:lvl>
    <w:lvl w:ilvl="4" w:tplc="04210019" w:tentative="1">
      <w:start w:val="1"/>
      <w:numFmt w:val="lowerLetter"/>
      <w:lvlText w:val="%5."/>
      <w:lvlJc w:val="left"/>
      <w:pPr>
        <w:ind w:left="4751" w:hanging="360"/>
      </w:pPr>
    </w:lvl>
    <w:lvl w:ilvl="5" w:tplc="0421001B" w:tentative="1">
      <w:start w:val="1"/>
      <w:numFmt w:val="lowerRoman"/>
      <w:lvlText w:val="%6."/>
      <w:lvlJc w:val="right"/>
      <w:pPr>
        <w:ind w:left="5471" w:hanging="180"/>
      </w:pPr>
    </w:lvl>
    <w:lvl w:ilvl="6" w:tplc="0421000F" w:tentative="1">
      <w:start w:val="1"/>
      <w:numFmt w:val="decimal"/>
      <w:lvlText w:val="%7."/>
      <w:lvlJc w:val="left"/>
      <w:pPr>
        <w:ind w:left="6191" w:hanging="360"/>
      </w:pPr>
    </w:lvl>
    <w:lvl w:ilvl="7" w:tplc="04210019" w:tentative="1">
      <w:start w:val="1"/>
      <w:numFmt w:val="lowerLetter"/>
      <w:lvlText w:val="%8."/>
      <w:lvlJc w:val="left"/>
      <w:pPr>
        <w:ind w:left="6911" w:hanging="360"/>
      </w:pPr>
    </w:lvl>
    <w:lvl w:ilvl="8" w:tplc="0421001B" w:tentative="1">
      <w:start w:val="1"/>
      <w:numFmt w:val="lowerRoman"/>
      <w:lvlText w:val="%9."/>
      <w:lvlJc w:val="right"/>
      <w:pPr>
        <w:ind w:left="7631" w:hanging="180"/>
      </w:pPr>
    </w:lvl>
  </w:abstractNum>
  <w:abstractNum w:abstractNumId="94">
    <w:nsid w:val="7C5C161F"/>
    <w:multiLevelType w:val="hybridMultilevel"/>
    <w:tmpl w:val="4F783626"/>
    <w:lvl w:ilvl="0" w:tplc="F514B764">
      <w:start w:val="3"/>
      <w:numFmt w:val="decimal"/>
      <w:lvlText w:val="%1."/>
      <w:lvlJc w:val="left"/>
      <w:pPr>
        <w:ind w:left="114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5">
    <w:nsid w:val="7EC76A3B"/>
    <w:multiLevelType w:val="hybridMultilevel"/>
    <w:tmpl w:val="381CD33E"/>
    <w:lvl w:ilvl="0" w:tplc="46547904">
      <w:start w:val="7"/>
      <w:numFmt w:val="decimal"/>
      <w:lvlText w:val="%1."/>
      <w:lvlJc w:val="left"/>
      <w:pPr>
        <w:ind w:left="18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72"/>
  </w:num>
  <w:num w:numId="3">
    <w:abstractNumId w:val="23"/>
  </w:num>
  <w:num w:numId="4">
    <w:abstractNumId w:val="67"/>
  </w:num>
  <w:num w:numId="5">
    <w:abstractNumId w:val="75"/>
  </w:num>
  <w:num w:numId="6">
    <w:abstractNumId w:val="31"/>
  </w:num>
  <w:num w:numId="7">
    <w:abstractNumId w:val="65"/>
  </w:num>
  <w:num w:numId="8">
    <w:abstractNumId w:val="53"/>
  </w:num>
  <w:num w:numId="9">
    <w:abstractNumId w:val="8"/>
  </w:num>
  <w:num w:numId="10">
    <w:abstractNumId w:val="1"/>
  </w:num>
  <w:num w:numId="11">
    <w:abstractNumId w:val="85"/>
  </w:num>
  <w:num w:numId="12">
    <w:abstractNumId w:val="46"/>
  </w:num>
  <w:num w:numId="13">
    <w:abstractNumId w:val="51"/>
  </w:num>
  <w:num w:numId="14">
    <w:abstractNumId w:val="88"/>
  </w:num>
  <w:num w:numId="15">
    <w:abstractNumId w:val="45"/>
  </w:num>
  <w:num w:numId="16">
    <w:abstractNumId w:val="56"/>
  </w:num>
  <w:num w:numId="17">
    <w:abstractNumId w:val="54"/>
  </w:num>
  <w:num w:numId="18">
    <w:abstractNumId w:val="82"/>
  </w:num>
  <w:num w:numId="19">
    <w:abstractNumId w:val="37"/>
  </w:num>
  <w:num w:numId="20">
    <w:abstractNumId w:val="50"/>
  </w:num>
  <w:num w:numId="21">
    <w:abstractNumId w:val="39"/>
  </w:num>
  <w:num w:numId="22">
    <w:abstractNumId w:val="18"/>
  </w:num>
  <w:num w:numId="23">
    <w:abstractNumId w:val="4"/>
  </w:num>
  <w:num w:numId="24">
    <w:abstractNumId w:val="89"/>
  </w:num>
  <w:num w:numId="25">
    <w:abstractNumId w:val="30"/>
  </w:num>
  <w:num w:numId="26">
    <w:abstractNumId w:val="47"/>
  </w:num>
  <w:num w:numId="27">
    <w:abstractNumId w:val="68"/>
  </w:num>
  <w:num w:numId="28">
    <w:abstractNumId w:val="34"/>
  </w:num>
  <w:num w:numId="29">
    <w:abstractNumId w:val="17"/>
  </w:num>
  <w:num w:numId="30">
    <w:abstractNumId w:val="35"/>
  </w:num>
  <w:num w:numId="31">
    <w:abstractNumId w:val="52"/>
  </w:num>
  <w:num w:numId="32">
    <w:abstractNumId w:val="92"/>
  </w:num>
  <w:num w:numId="33">
    <w:abstractNumId w:val="7"/>
  </w:num>
  <w:num w:numId="34">
    <w:abstractNumId w:val="6"/>
  </w:num>
  <w:num w:numId="35">
    <w:abstractNumId w:val="26"/>
  </w:num>
  <w:num w:numId="36">
    <w:abstractNumId w:val="55"/>
  </w:num>
  <w:num w:numId="37">
    <w:abstractNumId w:val="58"/>
  </w:num>
  <w:num w:numId="38">
    <w:abstractNumId w:val="81"/>
  </w:num>
  <w:num w:numId="39">
    <w:abstractNumId w:val="42"/>
  </w:num>
  <w:num w:numId="40">
    <w:abstractNumId w:val="87"/>
  </w:num>
  <w:num w:numId="41">
    <w:abstractNumId w:val="57"/>
  </w:num>
  <w:num w:numId="42">
    <w:abstractNumId w:val="84"/>
  </w:num>
  <w:num w:numId="43">
    <w:abstractNumId w:val="29"/>
  </w:num>
  <w:num w:numId="44">
    <w:abstractNumId w:val="62"/>
  </w:num>
  <w:num w:numId="45">
    <w:abstractNumId w:val="63"/>
  </w:num>
  <w:num w:numId="46">
    <w:abstractNumId w:val="13"/>
  </w:num>
  <w:num w:numId="47">
    <w:abstractNumId w:val="64"/>
  </w:num>
  <w:num w:numId="48">
    <w:abstractNumId w:val="80"/>
  </w:num>
  <w:num w:numId="49">
    <w:abstractNumId w:val="66"/>
  </w:num>
  <w:num w:numId="50">
    <w:abstractNumId w:val="2"/>
  </w:num>
  <w:num w:numId="51">
    <w:abstractNumId w:val="10"/>
  </w:num>
  <w:num w:numId="52">
    <w:abstractNumId w:val="91"/>
  </w:num>
  <w:num w:numId="53">
    <w:abstractNumId w:val="44"/>
  </w:num>
  <w:num w:numId="54">
    <w:abstractNumId w:val="24"/>
  </w:num>
  <w:num w:numId="55">
    <w:abstractNumId w:val="15"/>
  </w:num>
  <w:num w:numId="56">
    <w:abstractNumId w:val="16"/>
  </w:num>
  <w:num w:numId="57">
    <w:abstractNumId w:val="83"/>
  </w:num>
  <w:num w:numId="58">
    <w:abstractNumId w:val="41"/>
  </w:num>
  <w:num w:numId="59">
    <w:abstractNumId w:val="77"/>
  </w:num>
  <w:num w:numId="60">
    <w:abstractNumId w:val="76"/>
  </w:num>
  <w:num w:numId="61">
    <w:abstractNumId w:val="33"/>
  </w:num>
  <w:num w:numId="62">
    <w:abstractNumId w:val="9"/>
  </w:num>
  <w:num w:numId="63">
    <w:abstractNumId w:val="71"/>
  </w:num>
  <w:num w:numId="64">
    <w:abstractNumId w:val="32"/>
  </w:num>
  <w:num w:numId="65">
    <w:abstractNumId w:val="70"/>
  </w:num>
  <w:num w:numId="66">
    <w:abstractNumId w:val="73"/>
  </w:num>
  <w:num w:numId="67">
    <w:abstractNumId w:val="74"/>
  </w:num>
  <w:num w:numId="68">
    <w:abstractNumId w:val="22"/>
  </w:num>
  <w:num w:numId="69">
    <w:abstractNumId w:val="12"/>
  </w:num>
  <w:num w:numId="70">
    <w:abstractNumId w:val="78"/>
  </w:num>
  <w:num w:numId="71">
    <w:abstractNumId w:val="28"/>
  </w:num>
  <w:num w:numId="72">
    <w:abstractNumId w:val="36"/>
  </w:num>
  <w:num w:numId="73">
    <w:abstractNumId w:val="5"/>
  </w:num>
  <w:num w:numId="74">
    <w:abstractNumId w:val="93"/>
  </w:num>
  <w:num w:numId="75">
    <w:abstractNumId w:val="49"/>
  </w:num>
  <w:num w:numId="76">
    <w:abstractNumId w:val="40"/>
  </w:num>
  <w:num w:numId="77">
    <w:abstractNumId w:val="14"/>
  </w:num>
  <w:num w:numId="78">
    <w:abstractNumId w:val="60"/>
  </w:num>
  <w:num w:numId="79">
    <w:abstractNumId w:val="27"/>
  </w:num>
  <w:num w:numId="80">
    <w:abstractNumId w:val="0"/>
  </w:num>
  <w:num w:numId="81">
    <w:abstractNumId w:val="11"/>
  </w:num>
  <w:num w:numId="82">
    <w:abstractNumId w:val="69"/>
  </w:num>
  <w:num w:numId="83">
    <w:abstractNumId w:val="20"/>
  </w:num>
  <w:num w:numId="84">
    <w:abstractNumId w:val="25"/>
  </w:num>
  <w:num w:numId="85">
    <w:abstractNumId w:val="61"/>
  </w:num>
  <w:num w:numId="86">
    <w:abstractNumId w:val="38"/>
  </w:num>
  <w:num w:numId="87">
    <w:abstractNumId w:val="79"/>
  </w:num>
  <w:num w:numId="88">
    <w:abstractNumId w:val="59"/>
  </w:num>
  <w:num w:numId="89">
    <w:abstractNumId w:val="3"/>
  </w:num>
  <w:num w:numId="90">
    <w:abstractNumId w:val="86"/>
  </w:num>
  <w:num w:numId="91">
    <w:abstractNumId w:val="43"/>
  </w:num>
  <w:num w:numId="92">
    <w:abstractNumId w:val="94"/>
  </w:num>
  <w:num w:numId="93">
    <w:abstractNumId w:val="48"/>
  </w:num>
  <w:num w:numId="94">
    <w:abstractNumId w:val="90"/>
  </w:num>
  <w:num w:numId="95">
    <w:abstractNumId w:val="95"/>
  </w:num>
  <w:num w:numId="96">
    <w:abstractNumId w:val="21"/>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4A8"/>
    <w:rsid w:val="000028F7"/>
    <w:rsid w:val="00015CC5"/>
    <w:rsid w:val="000258B3"/>
    <w:rsid w:val="00027700"/>
    <w:rsid w:val="00031315"/>
    <w:rsid w:val="000430A7"/>
    <w:rsid w:val="00054D61"/>
    <w:rsid w:val="00062657"/>
    <w:rsid w:val="0006667D"/>
    <w:rsid w:val="00071ED1"/>
    <w:rsid w:val="00077318"/>
    <w:rsid w:val="00082CD2"/>
    <w:rsid w:val="00093664"/>
    <w:rsid w:val="00093730"/>
    <w:rsid w:val="000A07B1"/>
    <w:rsid w:val="000A727E"/>
    <w:rsid w:val="000B5CE1"/>
    <w:rsid w:val="000D0CB7"/>
    <w:rsid w:val="000D42B1"/>
    <w:rsid w:val="000D5DDE"/>
    <w:rsid w:val="000D6FBA"/>
    <w:rsid w:val="000E5A59"/>
    <w:rsid w:val="000F239C"/>
    <w:rsid w:val="000F33F7"/>
    <w:rsid w:val="00101008"/>
    <w:rsid w:val="00126335"/>
    <w:rsid w:val="00134D25"/>
    <w:rsid w:val="00135194"/>
    <w:rsid w:val="001430F0"/>
    <w:rsid w:val="001670DA"/>
    <w:rsid w:val="00167354"/>
    <w:rsid w:val="00175045"/>
    <w:rsid w:val="00176526"/>
    <w:rsid w:val="00187DD6"/>
    <w:rsid w:val="001938E7"/>
    <w:rsid w:val="0019618E"/>
    <w:rsid w:val="001B3A2E"/>
    <w:rsid w:val="001B3F57"/>
    <w:rsid w:val="001C57BF"/>
    <w:rsid w:val="00205E1C"/>
    <w:rsid w:val="0022611C"/>
    <w:rsid w:val="00230975"/>
    <w:rsid w:val="00232EA6"/>
    <w:rsid w:val="002403EC"/>
    <w:rsid w:val="002479FE"/>
    <w:rsid w:val="00257BA5"/>
    <w:rsid w:val="00261B6F"/>
    <w:rsid w:val="00261FDE"/>
    <w:rsid w:val="00267514"/>
    <w:rsid w:val="00267842"/>
    <w:rsid w:val="0027162E"/>
    <w:rsid w:val="00272B4B"/>
    <w:rsid w:val="0027625D"/>
    <w:rsid w:val="00287E3C"/>
    <w:rsid w:val="00293A2E"/>
    <w:rsid w:val="00297DF2"/>
    <w:rsid w:val="002B1956"/>
    <w:rsid w:val="002B1DFB"/>
    <w:rsid w:val="002B426A"/>
    <w:rsid w:val="002B71A9"/>
    <w:rsid w:val="002C35DF"/>
    <w:rsid w:val="002C4243"/>
    <w:rsid w:val="002D0159"/>
    <w:rsid w:val="002D01D6"/>
    <w:rsid w:val="002D7513"/>
    <w:rsid w:val="002E28E2"/>
    <w:rsid w:val="003004C1"/>
    <w:rsid w:val="0030508A"/>
    <w:rsid w:val="00311BFC"/>
    <w:rsid w:val="00336F56"/>
    <w:rsid w:val="003418A5"/>
    <w:rsid w:val="00341AD8"/>
    <w:rsid w:val="003514AE"/>
    <w:rsid w:val="003543F0"/>
    <w:rsid w:val="00354419"/>
    <w:rsid w:val="00370240"/>
    <w:rsid w:val="00391307"/>
    <w:rsid w:val="003939FE"/>
    <w:rsid w:val="003A3D1B"/>
    <w:rsid w:val="003C44A8"/>
    <w:rsid w:val="003C4B5C"/>
    <w:rsid w:val="003C5774"/>
    <w:rsid w:val="003D60AB"/>
    <w:rsid w:val="003D6392"/>
    <w:rsid w:val="003E4F1A"/>
    <w:rsid w:val="003E7B2E"/>
    <w:rsid w:val="003F18BB"/>
    <w:rsid w:val="003F23B7"/>
    <w:rsid w:val="004133D4"/>
    <w:rsid w:val="00414B5A"/>
    <w:rsid w:val="004375B4"/>
    <w:rsid w:val="0044064F"/>
    <w:rsid w:val="004414CE"/>
    <w:rsid w:val="00441770"/>
    <w:rsid w:val="00442E7E"/>
    <w:rsid w:val="0044491D"/>
    <w:rsid w:val="00451473"/>
    <w:rsid w:val="004570C5"/>
    <w:rsid w:val="00475C05"/>
    <w:rsid w:val="00476795"/>
    <w:rsid w:val="00486369"/>
    <w:rsid w:val="00492687"/>
    <w:rsid w:val="0049770E"/>
    <w:rsid w:val="004A7A32"/>
    <w:rsid w:val="004C62C9"/>
    <w:rsid w:val="004D234A"/>
    <w:rsid w:val="004E2FDE"/>
    <w:rsid w:val="004E3D50"/>
    <w:rsid w:val="004E7E37"/>
    <w:rsid w:val="004F2AFF"/>
    <w:rsid w:val="004F2D55"/>
    <w:rsid w:val="00504DA4"/>
    <w:rsid w:val="00513C74"/>
    <w:rsid w:val="00533EDA"/>
    <w:rsid w:val="00536262"/>
    <w:rsid w:val="005412A2"/>
    <w:rsid w:val="00555CEA"/>
    <w:rsid w:val="00561EE6"/>
    <w:rsid w:val="00566331"/>
    <w:rsid w:val="005731C9"/>
    <w:rsid w:val="005A1AFC"/>
    <w:rsid w:val="005B08A7"/>
    <w:rsid w:val="005B1BF5"/>
    <w:rsid w:val="005B32FA"/>
    <w:rsid w:val="005B351A"/>
    <w:rsid w:val="005B3741"/>
    <w:rsid w:val="005B78A2"/>
    <w:rsid w:val="005D1132"/>
    <w:rsid w:val="005D2A32"/>
    <w:rsid w:val="006109EF"/>
    <w:rsid w:val="006138F0"/>
    <w:rsid w:val="00645FD2"/>
    <w:rsid w:val="006463BA"/>
    <w:rsid w:val="00646DA9"/>
    <w:rsid w:val="00652F2D"/>
    <w:rsid w:val="00655350"/>
    <w:rsid w:val="0066089B"/>
    <w:rsid w:val="00666BCB"/>
    <w:rsid w:val="006731E9"/>
    <w:rsid w:val="00673D45"/>
    <w:rsid w:val="00680674"/>
    <w:rsid w:val="00695518"/>
    <w:rsid w:val="006A3A29"/>
    <w:rsid w:val="006B188E"/>
    <w:rsid w:val="006C5B91"/>
    <w:rsid w:val="006D4A55"/>
    <w:rsid w:val="006E3F66"/>
    <w:rsid w:val="006E5885"/>
    <w:rsid w:val="007253BA"/>
    <w:rsid w:val="007275FB"/>
    <w:rsid w:val="0073305B"/>
    <w:rsid w:val="00746122"/>
    <w:rsid w:val="007464B9"/>
    <w:rsid w:val="00747470"/>
    <w:rsid w:val="00755AB1"/>
    <w:rsid w:val="00756295"/>
    <w:rsid w:val="007654B4"/>
    <w:rsid w:val="00776D49"/>
    <w:rsid w:val="00794D4F"/>
    <w:rsid w:val="0079736F"/>
    <w:rsid w:val="00797D94"/>
    <w:rsid w:val="007B47F2"/>
    <w:rsid w:val="007D1075"/>
    <w:rsid w:val="007D2FF9"/>
    <w:rsid w:val="007E6312"/>
    <w:rsid w:val="007F2CC8"/>
    <w:rsid w:val="00814187"/>
    <w:rsid w:val="0081710C"/>
    <w:rsid w:val="00817EE3"/>
    <w:rsid w:val="00824DCD"/>
    <w:rsid w:val="00825A46"/>
    <w:rsid w:val="008305AF"/>
    <w:rsid w:val="00830B87"/>
    <w:rsid w:val="00847AB7"/>
    <w:rsid w:val="0085042D"/>
    <w:rsid w:val="00851804"/>
    <w:rsid w:val="008603AD"/>
    <w:rsid w:val="00861C41"/>
    <w:rsid w:val="0086650C"/>
    <w:rsid w:val="0087530C"/>
    <w:rsid w:val="008767B6"/>
    <w:rsid w:val="00880049"/>
    <w:rsid w:val="00881041"/>
    <w:rsid w:val="00885FDD"/>
    <w:rsid w:val="0089378E"/>
    <w:rsid w:val="008A04B5"/>
    <w:rsid w:val="008D04AF"/>
    <w:rsid w:val="008D31F1"/>
    <w:rsid w:val="008E1C02"/>
    <w:rsid w:val="00906E00"/>
    <w:rsid w:val="00910310"/>
    <w:rsid w:val="009172AB"/>
    <w:rsid w:val="00931E1C"/>
    <w:rsid w:val="00933467"/>
    <w:rsid w:val="009345A0"/>
    <w:rsid w:val="009409BF"/>
    <w:rsid w:val="00940B2B"/>
    <w:rsid w:val="00941408"/>
    <w:rsid w:val="009446E4"/>
    <w:rsid w:val="00947FAC"/>
    <w:rsid w:val="00956696"/>
    <w:rsid w:val="00971DB0"/>
    <w:rsid w:val="00975B09"/>
    <w:rsid w:val="00980ECB"/>
    <w:rsid w:val="00994F15"/>
    <w:rsid w:val="009A0259"/>
    <w:rsid w:val="009A0ACF"/>
    <w:rsid w:val="009B18D5"/>
    <w:rsid w:val="009B3474"/>
    <w:rsid w:val="009E5268"/>
    <w:rsid w:val="009F0FA8"/>
    <w:rsid w:val="009F2EC5"/>
    <w:rsid w:val="009F7A24"/>
    <w:rsid w:val="00A01BB8"/>
    <w:rsid w:val="00A07287"/>
    <w:rsid w:val="00A275DE"/>
    <w:rsid w:val="00A27D0A"/>
    <w:rsid w:val="00A43AA5"/>
    <w:rsid w:val="00A62C1D"/>
    <w:rsid w:val="00A6657B"/>
    <w:rsid w:val="00A80249"/>
    <w:rsid w:val="00A844E3"/>
    <w:rsid w:val="00A87746"/>
    <w:rsid w:val="00A87951"/>
    <w:rsid w:val="00A91C9C"/>
    <w:rsid w:val="00A948CA"/>
    <w:rsid w:val="00A94BC9"/>
    <w:rsid w:val="00AA1713"/>
    <w:rsid w:val="00AA7D86"/>
    <w:rsid w:val="00AB4869"/>
    <w:rsid w:val="00AB4BE0"/>
    <w:rsid w:val="00AC2A60"/>
    <w:rsid w:val="00AC2B79"/>
    <w:rsid w:val="00AC4FCE"/>
    <w:rsid w:val="00AD436E"/>
    <w:rsid w:val="00AE1DB6"/>
    <w:rsid w:val="00AE6342"/>
    <w:rsid w:val="00AE6A46"/>
    <w:rsid w:val="00B02F27"/>
    <w:rsid w:val="00B1033D"/>
    <w:rsid w:val="00B11C25"/>
    <w:rsid w:val="00B12FE6"/>
    <w:rsid w:val="00B14622"/>
    <w:rsid w:val="00B14847"/>
    <w:rsid w:val="00B22ECC"/>
    <w:rsid w:val="00B4310A"/>
    <w:rsid w:val="00B46094"/>
    <w:rsid w:val="00B54CB7"/>
    <w:rsid w:val="00B56AB8"/>
    <w:rsid w:val="00B63C8C"/>
    <w:rsid w:val="00B66D6F"/>
    <w:rsid w:val="00B76981"/>
    <w:rsid w:val="00B77831"/>
    <w:rsid w:val="00B81466"/>
    <w:rsid w:val="00B86919"/>
    <w:rsid w:val="00B95A6C"/>
    <w:rsid w:val="00BA6A21"/>
    <w:rsid w:val="00BC29EB"/>
    <w:rsid w:val="00BC41EC"/>
    <w:rsid w:val="00BC46C7"/>
    <w:rsid w:val="00BD20A2"/>
    <w:rsid w:val="00BD2B21"/>
    <w:rsid w:val="00BD5860"/>
    <w:rsid w:val="00BE24D0"/>
    <w:rsid w:val="00BF1074"/>
    <w:rsid w:val="00BF7DC1"/>
    <w:rsid w:val="00C109E8"/>
    <w:rsid w:val="00C1699E"/>
    <w:rsid w:val="00C31973"/>
    <w:rsid w:val="00C32A60"/>
    <w:rsid w:val="00C33C82"/>
    <w:rsid w:val="00C5193E"/>
    <w:rsid w:val="00C62B31"/>
    <w:rsid w:val="00C64D9A"/>
    <w:rsid w:val="00CA01EA"/>
    <w:rsid w:val="00CA16C0"/>
    <w:rsid w:val="00CD08B9"/>
    <w:rsid w:val="00CE14C0"/>
    <w:rsid w:val="00CE43F0"/>
    <w:rsid w:val="00D04F78"/>
    <w:rsid w:val="00D10634"/>
    <w:rsid w:val="00D125B6"/>
    <w:rsid w:val="00D12C83"/>
    <w:rsid w:val="00D246F2"/>
    <w:rsid w:val="00D26D5F"/>
    <w:rsid w:val="00D312D0"/>
    <w:rsid w:val="00D4026B"/>
    <w:rsid w:val="00D47DD5"/>
    <w:rsid w:val="00D5780D"/>
    <w:rsid w:val="00D7348F"/>
    <w:rsid w:val="00D94FB8"/>
    <w:rsid w:val="00DA2C27"/>
    <w:rsid w:val="00DA630E"/>
    <w:rsid w:val="00DB5E37"/>
    <w:rsid w:val="00DC3DD6"/>
    <w:rsid w:val="00DC45E6"/>
    <w:rsid w:val="00DD6A22"/>
    <w:rsid w:val="00DF6033"/>
    <w:rsid w:val="00DF628A"/>
    <w:rsid w:val="00E01362"/>
    <w:rsid w:val="00E060CE"/>
    <w:rsid w:val="00E13152"/>
    <w:rsid w:val="00E14F6D"/>
    <w:rsid w:val="00E217C1"/>
    <w:rsid w:val="00E310A8"/>
    <w:rsid w:val="00E41063"/>
    <w:rsid w:val="00E6102E"/>
    <w:rsid w:val="00E63EB5"/>
    <w:rsid w:val="00E72925"/>
    <w:rsid w:val="00E964EE"/>
    <w:rsid w:val="00EA4BEE"/>
    <w:rsid w:val="00EA4BF0"/>
    <w:rsid w:val="00EA5D13"/>
    <w:rsid w:val="00EB20B8"/>
    <w:rsid w:val="00EB53AA"/>
    <w:rsid w:val="00EB6349"/>
    <w:rsid w:val="00EB6808"/>
    <w:rsid w:val="00EB6A00"/>
    <w:rsid w:val="00ED5058"/>
    <w:rsid w:val="00F04254"/>
    <w:rsid w:val="00F106C5"/>
    <w:rsid w:val="00F16566"/>
    <w:rsid w:val="00F30D40"/>
    <w:rsid w:val="00F34207"/>
    <w:rsid w:val="00F4069E"/>
    <w:rsid w:val="00F42C14"/>
    <w:rsid w:val="00F45016"/>
    <w:rsid w:val="00F470CB"/>
    <w:rsid w:val="00F51580"/>
    <w:rsid w:val="00F570A4"/>
    <w:rsid w:val="00F655F2"/>
    <w:rsid w:val="00F7268C"/>
    <w:rsid w:val="00F75B7C"/>
    <w:rsid w:val="00F75FB4"/>
    <w:rsid w:val="00F8487B"/>
    <w:rsid w:val="00F86238"/>
    <w:rsid w:val="00F902BC"/>
    <w:rsid w:val="00F92258"/>
    <w:rsid w:val="00FA269D"/>
    <w:rsid w:val="00FA31F2"/>
    <w:rsid w:val="00FD30DC"/>
    <w:rsid w:val="00FD4278"/>
    <w:rsid w:val="00FD5250"/>
    <w:rsid w:val="00FD76F7"/>
    <w:rsid w:val="00FE0E08"/>
    <w:rsid w:val="00FE627B"/>
    <w:rsid w:val="00FE6B31"/>
    <w:rsid w:val="00FF2E24"/>
    <w:rsid w:val="00FF2E7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64CAC"/>
  <w15:chartTrackingRefBased/>
  <w15:docId w15:val="{ACA105DF-47F4-4CBA-9DA0-E7629B50C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4A8"/>
    <w:pPr>
      <w:spacing w:after="0" w:line="240" w:lineRule="auto"/>
    </w:pPr>
    <w:rPr>
      <w:rFonts w:ascii="Calibri" w:eastAsia="Calibri" w:hAnsi="Calibri" w:cs="Arial"/>
      <w:sz w:val="20"/>
      <w:szCs w:val="20"/>
      <w:lang w:eastAsia="id-ID"/>
    </w:rPr>
  </w:style>
  <w:style w:type="paragraph" w:styleId="Heading1">
    <w:name w:val="heading 1"/>
    <w:basedOn w:val="Normal"/>
    <w:link w:val="Heading1Char"/>
    <w:uiPriority w:val="1"/>
    <w:qFormat/>
    <w:rsid w:val="00414B5A"/>
    <w:pPr>
      <w:widowControl w:val="0"/>
      <w:autoSpaceDE w:val="0"/>
      <w:autoSpaceDN w:val="0"/>
      <w:ind w:left="1573" w:right="466"/>
      <w:jc w:val="center"/>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
    <w:semiHidden/>
    <w:unhideWhenUsed/>
    <w:qFormat/>
    <w:rsid w:val="003418A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Body of text,sub de titre 4,ANNEX,SUB BAB2,TABEL,Char Char21,kepala,Dalam Tabel,First Level Outline,List Paragraph11,Body of textCxSp,Colorful List - Accent 11,Body of text+1"/>
    <w:basedOn w:val="Normal"/>
    <w:link w:val="ListParagraphChar"/>
    <w:uiPriority w:val="34"/>
    <w:qFormat/>
    <w:rsid w:val="00645FD2"/>
    <w:pPr>
      <w:ind w:left="720"/>
      <w:contextualSpacing/>
    </w:pPr>
  </w:style>
  <w:style w:type="character" w:styleId="FootnoteReference">
    <w:name w:val="footnote reference"/>
    <w:basedOn w:val="DefaultParagraphFont"/>
    <w:uiPriority w:val="99"/>
    <w:semiHidden/>
    <w:unhideWhenUsed/>
    <w:rsid w:val="00645FD2"/>
    <w:rPr>
      <w:vertAlign w:val="superscript"/>
    </w:rPr>
  </w:style>
  <w:style w:type="character" w:customStyle="1" w:styleId="ListParagraphChar">
    <w:name w:val="List Paragraph Char"/>
    <w:aliases w:val="skripsi Char,Body Text Char1 Char,Char Char2 Char,List Paragraph2 Char,Body of text Char,sub de titre 4 Char,ANNEX Char,SUB BAB2 Char,TABEL Char,Char Char21 Char,kepala Char,Dalam Tabel Char,First Level Outline Char"/>
    <w:link w:val="ListParagraph"/>
    <w:uiPriority w:val="34"/>
    <w:qFormat/>
    <w:rsid w:val="004C62C9"/>
    <w:rPr>
      <w:rFonts w:ascii="Calibri" w:eastAsia="Calibri" w:hAnsi="Calibri" w:cs="Arial"/>
      <w:sz w:val="20"/>
      <w:szCs w:val="20"/>
      <w:lang w:eastAsia="id-ID"/>
    </w:rPr>
  </w:style>
  <w:style w:type="table" w:styleId="TableGrid">
    <w:name w:val="Table Grid"/>
    <w:basedOn w:val="TableNormal"/>
    <w:uiPriority w:val="39"/>
    <w:qFormat/>
    <w:rsid w:val="00F450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F45016"/>
    <w:rPr>
      <w:rFonts w:ascii="Times New Roman" w:hAnsi="Times New Roman" w:cs="Times New Roman" w:hint="default"/>
      <w:b w:val="0"/>
      <w:bCs w:val="0"/>
      <w:i w:val="0"/>
      <w:iCs w:val="0"/>
      <w:color w:val="000000"/>
      <w:sz w:val="24"/>
      <w:szCs w:val="24"/>
    </w:rPr>
  </w:style>
  <w:style w:type="paragraph" w:styleId="BalloonText">
    <w:name w:val="Balloon Text"/>
    <w:basedOn w:val="Normal"/>
    <w:link w:val="BalloonTextChar"/>
    <w:uiPriority w:val="99"/>
    <w:semiHidden/>
    <w:unhideWhenUsed/>
    <w:rsid w:val="00A27D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D0A"/>
    <w:rPr>
      <w:rFonts w:ascii="Segoe UI" w:eastAsia="Calibri" w:hAnsi="Segoe UI" w:cs="Segoe UI"/>
      <w:sz w:val="18"/>
      <w:szCs w:val="18"/>
      <w:lang w:eastAsia="id-ID"/>
    </w:rPr>
  </w:style>
  <w:style w:type="paragraph" w:customStyle="1" w:styleId="TableParagraph">
    <w:name w:val="Table Paragraph"/>
    <w:basedOn w:val="Normal"/>
    <w:uiPriority w:val="1"/>
    <w:qFormat/>
    <w:rsid w:val="00077318"/>
    <w:pPr>
      <w:widowControl w:val="0"/>
      <w:autoSpaceDE w:val="0"/>
      <w:autoSpaceDN w:val="0"/>
    </w:pPr>
    <w:rPr>
      <w:rFonts w:ascii="Times New Roman" w:eastAsia="Times New Roman" w:hAnsi="Times New Roman" w:cs="Times New Roman"/>
      <w:sz w:val="22"/>
      <w:szCs w:val="22"/>
      <w:lang w:val="id" w:eastAsia="en-US"/>
    </w:rPr>
  </w:style>
  <w:style w:type="paragraph" w:styleId="BodyText">
    <w:name w:val="Body Text"/>
    <w:basedOn w:val="Normal"/>
    <w:link w:val="BodyTextChar"/>
    <w:uiPriority w:val="1"/>
    <w:qFormat/>
    <w:rsid w:val="0022611C"/>
    <w:pPr>
      <w:widowControl w:val="0"/>
      <w:autoSpaceDE w:val="0"/>
      <w:autoSpaceDN w:val="0"/>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22611C"/>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1"/>
    <w:rsid w:val="00414B5A"/>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rsid w:val="003418A5"/>
    <w:rPr>
      <w:rFonts w:asciiTheme="majorHAnsi" w:eastAsiaTheme="majorEastAsia" w:hAnsiTheme="majorHAnsi" w:cstheme="majorBidi"/>
      <w:color w:val="2E74B5" w:themeColor="accent1" w:themeShade="BF"/>
      <w:sz w:val="26"/>
      <w:szCs w:val="26"/>
      <w:lang w:eastAsia="id-ID"/>
    </w:rPr>
  </w:style>
  <w:style w:type="paragraph" w:styleId="Header">
    <w:name w:val="header"/>
    <w:basedOn w:val="Normal"/>
    <w:link w:val="Head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EB6349"/>
    <w:rPr>
      <w:rFonts w:eastAsiaTheme="minorHAnsi"/>
    </w:rPr>
  </w:style>
  <w:style w:type="paragraph" w:styleId="Footer">
    <w:name w:val="footer"/>
    <w:basedOn w:val="Normal"/>
    <w:link w:val="FooterChar"/>
    <w:uiPriority w:val="99"/>
    <w:unhideWhenUsed/>
    <w:rsid w:val="00EB6349"/>
    <w:pPr>
      <w:tabs>
        <w:tab w:val="center" w:pos="4513"/>
        <w:tab w:val="right" w:pos="9026"/>
      </w:tabs>
      <w:jc w:val="both"/>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EB6349"/>
    <w:rPr>
      <w:rFonts w:eastAsiaTheme="minorHAnsi"/>
    </w:rPr>
  </w:style>
  <w:style w:type="paragraph" w:styleId="NoSpacing">
    <w:name w:val="No Spacing"/>
    <w:uiPriority w:val="1"/>
    <w:qFormat/>
    <w:rsid w:val="00135194"/>
    <w:pPr>
      <w:spacing w:after="0" w:line="240" w:lineRule="auto"/>
    </w:pPr>
    <w:rPr>
      <w:rFonts w:eastAsiaTheme="minorHAnsi"/>
      <w:lang w:val="en-US"/>
    </w:rPr>
  </w:style>
  <w:style w:type="character" w:styleId="Hyperlink">
    <w:name w:val="Hyperlink"/>
    <w:basedOn w:val="DefaultParagraphFont"/>
    <w:uiPriority w:val="99"/>
    <w:semiHidden/>
    <w:unhideWhenUsed/>
    <w:rsid w:val="00015CC5"/>
    <w:rPr>
      <w:color w:val="0563C1"/>
      <w:u w:val="single"/>
    </w:rPr>
  </w:style>
  <w:style w:type="character" w:styleId="FollowedHyperlink">
    <w:name w:val="FollowedHyperlink"/>
    <w:basedOn w:val="DefaultParagraphFont"/>
    <w:uiPriority w:val="99"/>
    <w:semiHidden/>
    <w:unhideWhenUsed/>
    <w:rsid w:val="00015CC5"/>
    <w:rPr>
      <w:color w:val="954F72"/>
      <w:u w:val="single"/>
    </w:rPr>
  </w:style>
  <w:style w:type="paragraph" w:customStyle="1" w:styleId="xl70">
    <w:name w:val="xl70"/>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71">
    <w:name w:val="xl71"/>
    <w:basedOn w:val="Normal"/>
    <w:rsid w:val="00015CC5"/>
    <w:pPr>
      <w:pBdr>
        <w:top w:val="single" w:sz="4" w:space="0" w:color="auto"/>
        <w:left w:val="single" w:sz="4" w:space="0" w:color="auto"/>
        <w:bottom w:val="single" w:sz="4" w:space="0" w:color="auto"/>
      </w:pBdr>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2">
    <w:name w:val="xl7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3">
    <w:name w:val="xl73"/>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4">
    <w:name w:val="xl74"/>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5">
    <w:name w:val="xl75"/>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6">
    <w:name w:val="xl76"/>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7">
    <w:name w:val="xl77"/>
    <w:basedOn w:val="Normal"/>
    <w:rsid w:val="00015CC5"/>
    <w:pPr>
      <w:pBdr>
        <w:top w:val="single" w:sz="4" w:space="0" w:color="auto"/>
        <w:left w:val="single" w:sz="4" w:space="0" w:color="auto"/>
        <w:bottom w:val="single" w:sz="4" w:space="0" w:color="auto"/>
        <w:right w:val="single" w:sz="4" w:space="0" w:color="auto"/>
      </w:pBdr>
      <w:shd w:val="clear" w:color="000000" w:fill="FFE699"/>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8">
    <w:name w:val="xl78"/>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79">
    <w:name w:val="xl79"/>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sz w:val="6"/>
      <w:szCs w:val="6"/>
    </w:rPr>
  </w:style>
  <w:style w:type="paragraph" w:customStyle="1" w:styleId="xl80">
    <w:name w:val="xl80"/>
    <w:basedOn w:val="Normal"/>
    <w:rsid w:val="00015CC5"/>
    <w:pPr>
      <w:spacing w:before="100" w:beforeAutospacing="1" w:after="100" w:afterAutospacing="1"/>
    </w:pPr>
    <w:rPr>
      <w:rFonts w:ascii="Times New Roman" w:eastAsia="Times New Roman" w:hAnsi="Times New Roman" w:cs="Times New Roman"/>
      <w:sz w:val="8"/>
      <w:szCs w:val="8"/>
    </w:rPr>
  </w:style>
  <w:style w:type="paragraph" w:customStyle="1" w:styleId="xl81">
    <w:name w:val="xl81"/>
    <w:basedOn w:val="Normal"/>
    <w:rsid w:val="00015CC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2">
    <w:name w:val="xl82"/>
    <w:basedOn w:val="Normal"/>
    <w:rsid w:val="00015CC5"/>
    <w:pPr>
      <w:pBdr>
        <w:top w:val="single" w:sz="4" w:space="0" w:color="auto"/>
        <w:left w:val="single" w:sz="4" w:space="0" w:color="auto"/>
        <w:bottom w:val="single" w:sz="4" w:space="0" w:color="auto"/>
        <w:right w:val="single" w:sz="4" w:space="0" w:color="auto"/>
      </w:pBdr>
      <w:shd w:val="clear" w:color="000000" w:fill="C6E0B4"/>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3">
    <w:name w:val="xl83"/>
    <w:basedOn w:val="Normal"/>
    <w:rsid w:val="00015CC5"/>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customStyle="1" w:styleId="xl84">
    <w:name w:val="xl84"/>
    <w:basedOn w:val="Normal"/>
    <w:rsid w:val="00015CC5"/>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jc w:val="center"/>
      <w:textAlignment w:val="center"/>
    </w:pPr>
    <w:rPr>
      <w:rFonts w:ascii="Times New Roman" w:eastAsia="Times New Roman" w:hAnsi="Times New Roman" w:cs="Times New Roman"/>
      <w:b/>
      <w:bCs/>
      <w:color w:val="000000"/>
      <w:sz w:val="6"/>
      <w:szCs w:val="6"/>
    </w:rPr>
  </w:style>
  <w:style w:type="paragraph" w:styleId="TOCHeading">
    <w:name w:val="TOC Heading"/>
    <w:basedOn w:val="Heading1"/>
    <w:next w:val="Normal"/>
    <w:uiPriority w:val="39"/>
    <w:unhideWhenUsed/>
    <w:qFormat/>
    <w:rsid w:val="002D01D6"/>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customStyle="1" w:styleId="Default">
    <w:name w:val="Default"/>
    <w:rsid w:val="000E5A59"/>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546048">
      <w:bodyDiv w:val="1"/>
      <w:marLeft w:val="0"/>
      <w:marRight w:val="0"/>
      <w:marTop w:val="0"/>
      <w:marBottom w:val="0"/>
      <w:divBdr>
        <w:top w:val="none" w:sz="0" w:space="0" w:color="auto"/>
        <w:left w:val="none" w:sz="0" w:space="0" w:color="auto"/>
        <w:bottom w:val="none" w:sz="0" w:space="0" w:color="auto"/>
        <w:right w:val="none" w:sz="0" w:space="0" w:color="auto"/>
      </w:divBdr>
    </w:div>
    <w:div w:id="299850603">
      <w:bodyDiv w:val="1"/>
      <w:marLeft w:val="0"/>
      <w:marRight w:val="0"/>
      <w:marTop w:val="0"/>
      <w:marBottom w:val="0"/>
      <w:divBdr>
        <w:top w:val="none" w:sz="0" w:space="0" w:color="auto"/>
        <w:left w:val="none" w:sz="0" w:space="0" w:color="auto"/>
        <w:bottom w:val="none" w:sz="0" w:space="0" w:color="auto"/>
        <w:right w:val="none" w:sz="0" w:space="0" w:color="auto"/>
      </w:divBdr>
    </w:div>
    <w:div w:id="424572018">
      <w:bodyDiv w:val="1"/>
      <w:marLeft w:val="0"/>
      <w:marRight w:val="0"/>
      <w:marTop w:val="0"/>
      <w:marBottom w:val="0"/>
      <w:divBdr>
        <w:top w:val="none" w:sz="0" w:space="0" w:color="auto"/>
        <w:left w:val="none" w:sz="0" w:space="0" w:color="auto"/>
        <w:bottom w:val="none" w:sz="0" w:space="0" w:color="auto"/>
        <w:right w:val="none" w:sz="0" w:space="0" w:color="auto"/>
      </w:divBdr>
    </w:div>
    <w:div w:id="449587407">
      <w:bodyDiv w:val="1"/>
      <w:marLeft w:val="0"/>
      <w:marRight w:val="0"/>
      <w:marTop w:val="0"/>
      <w:marBottom w:val="0"/>
      <w:divBdr>
        <w:top w:val="none" w:sz="0" w:space="0" w:color="auto"/>
        <w:left w:val="none" w:sz="0" w:space="0" w:color="auto"/>
        <w:bottom w:val="none" w:sz="0" w:space="0" w:color="auto"/>
        <w:right w:val="none" w:sz="0" w:space="0" w:color="auto"/>
      </w:divBdr>
    </w:div>
    <w:div w:id="739134304">
      <w:bodyDiv w:val="1"/>
      <w:marLeft w:val="0"/>
      <w:marRight w:val="0"/>
      <w:marTop w:val="0"/>
      <w:marBottom w:val="0"/>
      <w:divBdr>
        <w:top w:val="none" w:sz="0" w:space="0" w:color="auto"/>
        <w:left w:val="none" w:sz="0" w:space="0" w:color="auto"/>
        <w:bottom w:val="none" w:sz="0" w:space="0" w:color="auto"/>
        <w:right w:val="none" w:sz="0" w:space="0" w:color="auto"/>
      </w:divBdr>
    </w:div>
    <w:div w:id="1114131350">
      <w:bodyDiv w:val="1"/>
      <w:marLeft w:val="0"/>
      <w:marRight w:val="0"/>
      <w:marTop w:val="0"/>
      <w:marBottom w:val="0"/>
      <w:divBdr>
        <w:top w:val="none" w:sz="0" w:space="0" w:color="auto"/>
        <w:left w:val="none" w:sz="0" w:space="0" w:color="auto"/>
        <w:bottom w:val="none" w:sz="0" w:space="0" w:color="auto"/>
        <w:right w:val="none" w:sz="0" w:space="0" w:color="auto"/>
      </w:divBdr>
    </w:div>
    <w:div w:id="1216429202">
      <w:bodyDiv w:val="1"/>
      <w:marLeft w:val="0"/>
      <w:marRight w:val="0"/>
      <w:marTop w:val="0"/>
      <w:marBottom w:val="0"/>
      <w:divBdr>
        <w:top w:val="none" w:sz="0" w:space="0" w:color="auto"/>
        <w:left w:val="none" w:sz="0" w:space="0" w:color="auto"/>
        <w:bottom w:val="none" w:sz="0" w:space="0" w:color="auto"/>
        <w:right w:val="none" w:sz="0" w:space="0" w:color="auto"/>
      </w:divBdr>
    </w:div>
    <w:div w:id="1245916846">
      <w:bodyDiv w:val="1"/>
      <w:marLeft w:val="0"/>
      <w:marRight w:val="0"/>
      <w:marTop w:val="0"/>
      <w:marBottom w:val="0"/>
      <w:divBdr>
        <w:top w:val="none" w:sz="0" w:space="0" w:color="auto"/>
        <w:left w:val="none" w:sz="0" w:space="0" w:color="auto"/>
        <w:bottom w:val="none" w:sz="0" w:space="0" w:color="auto"/>
        <w:right w:val="none" w:sz="0" w:space="0" w:color="auto"/>
      </w:divBdr>
    </w:div>
    <w:div w:id="1431467123">
      <w:bodyDiv w:val="1"/>
      <w:marLeft w:val="0"/>
      <w:marRight w:val="0"/>
      <w:marTop w:val="0"/>
      <w:marBottom w:val="0"/>
      <w:divBdr>
        <w:top w:val="none" w:sz="0" w:space="0" w:color="auto"/>
        <w:left w:val="none" w:sz="0" w:space="0" w:color="auto"/>
        <w:bottom w:val="none" w:sz="0" w:space="0" w:color="auto"/>
        <w:right w:val="none" w:sz="0" w:space="0" w:color="auto"/>
      </w:divBdr>
    </w:div>
    <w:div w:id="1651860647">
      <w:bodyDiv w:val="1"/>
      <w:marLeft w:val="0"/>
      <w:marRight w:val="0"/>
      <w:marTop w:val="0"/>
      <w:marBottom w:val="0"/>
      <w:divBdr>
        <w:top w:val="none" w:sz="0" w:space="0" w:color="auto"/>
        <w:left w:val="none" w:sz="0" w:space="0" w:color="auto"/>
        <w:bottom w:val="none" w:sz="0" w:space="0" w:color="auto"/>
        <w:right w:val="none" w:sz="0" w:space="0" w:color="auto"/>
      </w:divBdr>
    </w:div>
    <w:div w:id="165402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8018C-9E9C-44A5-9D77-C3408C223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7907</Words>
  <Characters>102072</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utra</dc:creator>
  <cp:keywords/>
  <dc:description/>
  <cp:lastModifiedBy>saputra</cp:lastModifiedBy>
  <cp:revision>4</cp:revision>
  <cp:lastPrinted>2022-02-02T11:50:00Z</cp:lastPrinted>
  <dcterms:created xsi:type="dcterms:W3CDTF">2022-02-07T05:28:00Z</dcterms:created>
  <dcterms:modified xsi:type="dcterms:W3CDTF">2022-02-07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655501401/american-sociological-association-8</vt:lpwstr>
  </property>
  <property fmtid="{D5CDD505-2E9C-101B-9397-08002B2CF9AE}" pid="9" name="Mendeley Recent Style Name 3_1">
    <vt:lpwstr>American Sociological Association 6th edition - Iqmalia  Nadia 8</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afc34d-0416-3576-b7f9-764e5c07044e</vt:lpwstr>
  </property>
  <property fmtid="{D5CDD505-2E9C-101B-9397-08002B2CF9AE}" pid="24" name="Mendeley Citation Style_1">
    <vt:lpwstr>http://www.zotero.org/styles/american-political-science-association</vt:lpwstr>
  </property>
</Properties>
</file>